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03030" w14:textId="69475E8F" w:rsidR="00E13B39" w:rsidRPr="005876A8" w:rsidRDefault="00E13B39" w:rsidP="00BB24B0">
      <w:pPr>
        <w:spacing w:line="240" w:lineRule="auto"/>
        <w:rPr>
          <w:b/>
          <w:bCs/>
          <w:i/>
          <w:iCs/>
          <w:sz w:val="24"/>
          <w:szCs w:val="24"/>
        </w:rPr>
      </w:pPr>
      <w:r w:rsidRPr="005876A8">
        <w:rPr>
          <w:b/>
          <w:bCs/>
          <w:i/>
          <w:iCs/>
          <w:sz w:val="24"/>
          <w:szCs w:val="24"/>
        </w:rPr>
        <w:t>Supplementa</w:t>
      </w:r>
      <w:r w:rsidR="00FD224E" w:rsidRPr="005876A8">
        <w:rPr>
          <w:b/>
          <w:bCs/>
          <w:i/>
          <w:iCs/>
          <w:sz w:val="24"/>
          <w:szCs w:val="24"/>
        </w:rPr>
        <w:t>ry</w:t>
      </w:r>
      <w:r w:rsidRPr="005876A8">
        <w:rPr>
          <w:b/>
          <w:bCs/>
          <w:i/>
          <w:iCs/>
          <w:sz w:val="24"/>
          <w:szCs w:val="24"/>
        </w:rPr>
        <w:t xml:space="preserve"> Document</w:t>
      </w:r>
      <w:r w:rsidR="00E95A56" w:rsidRPr="005876A8">
        <w:rPr>
          <w:b/>
          <w:bCs/>
          <w:i/>
          <w:iCs/>
          <w:sz w:val="24"/>
          <w:szCs w:val="24"/>
        </w:rPr>
        <w:t xml:space="preserve"> for</w:t>
      </w:r>
    </w:p>
    <w:p w14:paraId="4B3CC7AD" w14:textId="07C4042D" w:rsidR="00E95A56" w:rsidRPr="008308F8" w:rsidRDefault="00E95A56" w:rsidP="00BB24B0">
      <w:pPr>
        <w:spacing w:line="240" w:lineRule="auto"/>
        <w:rPr>
          <w:rStyle w:val="Strong"/>
          <w:rFonts w:asciiTheme="minorBidi" w:hAnsiTheme="minorBidi"/>
          <w:sz w:val="28"/>
          <w:szCs w:val="28"/>
        </w:rPr>
      </w:pPr>
      <w:r w:rsidRPr="008308F8">
        <w:rPr>
          <w:rStyle w:val="Strong"/>
          <w:rFonts w:asciiTheme="minorBidi" w:hAnsiTheme="minorBidi"/>
          <w:sz w:val="28"/>
          <w:szCs w:val="28"/>
        </w:rPr>
        <w:t>Strengthening a Weak Link: Transparency of Causal Loop Diagrams, Current State and Recommendations</w:t>
      </w:r>
    </w:p>
    <w:p w14:paraId="26B6845E" w14:textId="77777777" w:rsidR="00362FC2" w:rsidRPr="008308F8" w:rsidRDefault="00362FC2" w:rsidP="00BB24B0">
      <w:pPr>
        <w:spacing w:line="240" w:lineRule="auto"/>
        <w:rPr>
          <w:b/>
          <w:bCs/>
          <w:sz w:val="28"/>
          <w:szCs w:val="28"/>
        </w:rPr>
      </w:pPr>
    </w:p>
    <w:p w14:paraId="26A11092" w14:textId="417FDEAF" w:rsidR="00E13B39" w:rsidRPr="008308F8" w:rsidRDefault="005A4184" w:rsidP="00BB24B0">
      <w:pPr>
        <w:spacing w:line="240" w:lineRule="auto"/>
        <w:rPr>
          <w:rFonts w:asciiTheme="minorBidi" w:hAnsiTheme="minorBidi"/>
          <w:b/>
          <w:bCs/>
        </w:rPr>
      </w:pPr>
      <w:r w:rsidRPr="008308F8">
        <w:rPr>
          <w:rFonts w:asciiTheme="minorBidi" w:hAnsiTheme="minorBidi"/>
          <w:b/>
          <w:bCs/>
        </w:rPr>
        <w:t xml:space="preserve">Methods Describing </w:t>
      </w:r>
      <w:r w:rsidR="0044714C" w:rsidRPr="008308F8">
        <w:rPr>
          <w:rFonts w:asciiTheme="minorBidi" w:hAnsiTheme="minorBidi"/>
          <w:b/>
          <w:bCs/>
        </w:rPr>
        <w:t xml:space="preserve">the </w:t>
      </w:r>
      <w:r w:rsidRPr="008308F8">
        <w:rPr>
          <w:rFonts w:asciiTheme="minorBidi" w:hAnsiTheme="minorBidi"/>
          <w:b/>
          <w:bCs/>
        </w:rPr>
        <w:t>Review Process</w:t>
      </w:r>
    </w:p>
    <w:p w14:paraId="392DC04D" w14:textId="0489FDA8" w:rsidR="005A4184" w:rsidRPr="008308F8" w:rsidRDefault="005A4184" w:rsidP="00A52E31">
      <w:pPr>
        <w:spacing w:line="360" w:lineRule="auto"/>
        <w:ind w:firstLine="720"/>
        <w:rPr>
          <w:rFonts w:asciiTheme="minorBidi" w:hAnsiTheme="minorBidi"/>
        </w:rPr>
      </w:pPr>
      <w:r w:rsidRPr="008308F8">
        <w:rPr>
          <w:rFonts w:asciiTheme="minorBidi" w:hAnsiTheme="minorBidi"/>
        </w:rPr>
        <w:t xml:space="preserve">We first identified all </w:t>
      </w:r>
      <w:r w:rsidRPr="008308F8">
        <w:rPr>
          <w:rFonts w:asciiTheme="minorBidi" w:hAnsiTheme="minorBidi"/>
          <w:i/>
          <w:iCs/>
        </w:rPr>
        <w:t>SDR</w:t>
      </w:r>
      <w:r w:rsidRPr="008308F8">
        <w:rPr>
          <w:rFonts w:asciiTheme="minorBidi" w:hAnsiTheme="minorBidi"/>
        </w:rPr>
        <w:t xml:space="preserve"> publications with a “first published” date within 2018-2021 as of January 15, 2022 (n=192). The start date of our search was selected to focus on publications after the sixtieth anniversary of the field of system dynamics. We excluded announcements, editorials, and book reviews. Of articles in the remaining categories (main articles, fast track, notes and insights, and special issue articles), we reviewed the full text to determine whether each presented a model with the associated figure of a CLD (including feedback loops or stock and flow structures). Studies that did not present an original </w:t>
      </w:r>
      <w:r w:rsidR="00963228" w:rsidRPr="008308F8">
        <w:rPr>
          <w:rFonts w:asciiTheme="minorBidi" w:hAnsiTheme="minorBidi"/>
        </w:rPr>
        <w:t>CLD</w:t>
      </w:r>
      <w:r w:rsidRPr="008308F8">
        <w:rPr>
          <w:rFonts w:asciiTheme="minorBidi" w:hAnsiTheme="minorBidi"/>
        </w:rPr>
        <w:t xml:space="preserve"> structure – such as articles with a method focus, or articles with a model limited to an established model structure such as the Susceptible-Infected-Recovery (SIR) model – were excluded. Studies that expanded upon an existing base model template, such as basic supply and demand theory or SIR family models, were assessed based on their expansion, not the communication of the sources for the structure of the base model.</w:t>
      </w:r>
    </w:p>
    <w:p w14:paraId="0A3A06AD" w14:textId="31BF4DCF" w:rsidR="00AE5B04" w:rsidRPr="008308F8" w:rsidRDefault="005A4184" w:rsidP="00A52E31">
      <w:pPr>
        <w:spacing w:line="360" w:lineRule="auto"/>
        <w:ind w:firstLine="720"/>
        <w:rPr>
          <w:rFonts w:asciiTheme="minorBidi" w:hAnsiTheme="minorBidi"/>
        </w:rPr>
      </w:pPr>
      <w:r w:rsidRPr="008308F8">
        <w:rPr>
          <w:rFonts w:asciiTheme="minorBidi" w:hAnsiTheme="minorBidi"/>
        </w:rPr>
        <w:t xml:space="preserve">The search to identify SD modeling articles published in journals other than </w:t>
      </w:r>
      <w:r w:rsidRPr="008308F8">
        <w:rPr>
          <w:rFonts w:asciiTheme="minorBidi" w:eastAsiaTheme="minorEastAsia" w:hAnsiTheme="minorBidi"/>
          <w:i/>
          <w:iCs/>
        </w:rPr>
        <w:t>SDR</w:t>
      </w:r>
      <w:r w:rsidRPr="008308F8" w:rsidDel="004A6648">
        <w:rPr>
          <w:rFonts w:asciiTheme="minorBidi" w:hAnsiTheme="minorBidi"/>
          <w:i/>
          <w:iCs/>
        </w:rPr>
        <w:t xml:space="preserve"> </w:t>
      </w:r>
      <w:r w:rsidRPr="008308F8">
        <w:rPr>
          <w:rFonts w:asciiTheme="minorBidi" w:hAnsiTheme="minorBidi"/>
        </w:rPr>
        <w:t>was performed in Web of Science (WOS) on February 25, 2022, and consisted of the search query within</w:t>
      </w:r>
      <w:r w:rsidR="00474B25" w:rsidRPr="008308F8">
        <w:rPr>
          <w:rFonts w:asciiTheme="minorBidi" w:hAnsiTheme="minorBidi"/>
        </w:rPr>
        <w:t xml:space="preserve"> the</w:t>
      </w:r>
      <w:r w:rsidRPr="008308F8">
        <w:rPr>
          <w:rFonts w:asciiTheme="minorBidi" w:hAnsiTheme="minorBidi"/>
        </w:rPr>
        <w:t xml:space="preserve"> “all fields” search category: [“causal loop diagram*” OR “system dynamics model*” OR “system dynamics simulation model*” OR “reinforcing feedback*” OR “balancing feedback*” OR “system dynamics framework” OR “feedback dynamics”], with</w:t>
      </w:r>
      <w:r w:rsidR="00474B25" w:rsidRPr="008308F8">
        <w:rPr>
          <w:rFonts w:asciiTheme="minorBidi" w:hAnsiTheme="minorBidi"/>
        </w:rPr>
        <w:t xml:space="preserve"> the</w:t>
      </w:r>
      <w:r w:rsidRPr="008308F8">
        <w:rPr>
          <w:rFonts w:asciiTheme="minorBidi" w:hAnsiTheme="minorBidi"/>
        </w:rPr>
        <w:t xml:space="preserve"> publication date range set to 2018-01-01 through 2021-12-31. The search results were </w:t>
      </w:r>
      <w:proofErr w:type="gramStart"/>
      <w:r w:rsidRPr="008308F8">
        <w:rPr>
          <w:rFonts w:asciiTheme="minorBidi" w:hAnsiTheme="minorBidi"/>
        </w:rPr>
        <w:t>refined</w:t>
      </w:r>
      <w:proofErr w:type="gramEnd"/>
      <w:r w:rsidRPr="008308F8">
        <w:rPr>
          <w:rFonts w:asciiTheme="minorBidi" w:hAnsiTheme="minorBidi"/>
        </w:rPr>
        <w:t xml:space="preserve"> to include only published articles (excluding book chapters and conference proceedings) and sorted by citations with the most frequently cited articles appearing first</w:t>
      </w:r>
      <w:r w:rsidR="00594B96" w:rsidRPr="008308F8">
        <w:rPr>
          <w:rFonts w:asciiTheme="minorBidi" w:hAnsiTheme="minorBidi"/>
        </w:rPr>
        <w:t>. T</w:t>
      </w:r>
      <w:r w:rsidRPr="008308F8">
        <w:rPr>
          <w:rFonts w:asciiTheme="minorBidi" w:hAnsiTheme="minorBidi"/>
        </w:rPr>
        <w:t>he search resulted in 1,703 articles. We selected this straightforward approach because we d</w:t>
      </w:r>
      <w:r w:rsidR="00474B25" w:rsidRPr="008308F8">
        <w:rPr>
          <w:rFonts w:asciiTheme="minorBidi" w:hAnsiTheme="minorBidi"/>
        </w:rPr>
        <w:t>id</w:t>
      </w:r>
      <w:r w:rsidRPr="008308F8">
        <w:rPr>
          <w:rFonts w:asciiTheme="minorBidi" w:hAnsiTheme="minorBidi"/>
        </w:rPr>
        <w:t xml:space="preserve"> not suspect </w:t>
      </w:r>
      <w:proofErr w:type="gramStart"/>
      <w:r w:rsidRPr="008308F8">
        <w:rPr>
          <w:rFonts w:asciiTheme="minorBidi" w:hAnsiTheme="minorBidi"/>
        </w:rPr>
        <w:t>over-time</w:t>
      </w:r>
      <w:proofErr w:type="gramEnd"/>
      <w:r w:rsidRPr="008308F8">
        <w:rPr>
          <w:rFonts w:asciiTheme="minorBidi" w:hAnsiTheme="minorBidi"/>
        </w:rPr>
        <w:t xml:space="preserve"> changes in the transparency of articles during this short time, nor</w:t>
      </w:r>
      <w:r w:rsidR="00594B96" w:rsidRPr="008308F8">
        <w:rPr>
          <w:rFonts w:asciiTheme="minorBidi" w:hAnsiTheme="minorBidi"/>
        </w:rPr>
        <w:t xml:space="preserve"> </w:t>
      </w:r>
      <w:r w:rsidR="00474B25" w:rsidRPr="008308F8">
        <w:rPr>
          <w:rFonts w:asciiTheme="minorBidi" w:hAnsiTheme="minorBidi"/>
        </w:rPr>
        <w:t xml:space="preserve">were </w:t>
      </w:r>
      <w:r w:rsidRPr="008308F8">
        <w:rPr>
          <w:rFonts w:asciiTheme="minorBidi" w:hAnsiTheme="minorBidi"/>
        </w:rPr>
        <w:t>we conduct</w:t>
      </w:r>
      <w:r w:rsidR="00474B25" w:rsidRPr="008308F8">
        <w:rPr>
          <w:rFonts w:asciiTheme="minorBidi" w:hAnsiTheme="minorBidi"/>
        </w:rPr>
        <w:t>ing</w:t>
      </w:r>
      <w:r w:rsidRPr="008308F8">
        <w:rPr>
          <w:rFonts w:asciiTheme="minorBidi" w:hAnsiTheme="minorBidi"/>
        </w:rPr>
        <w:t xml:space="preserve"> a head-to-head comparison between the two groups of articles. </w:t>
      </w:r>
    </w:p>
    <w:p w14:paraId="2B371F3E" w14:textId="093E7863" w:rsidR="005A4184" w:rsidRPr="008308F8" w:rsidRDefault="005A4184" w:rsidP="00A52E31">
      <w:pPr>
        <w:spacing w:line="360" w:lineRule="auto"/>
        <w:ind w:firstLine="720"/>
        <w:rPr>
          <w:rFonts w:asciiTheme="minorBidi" w:hAnsiTheme="minorBidi"/>
        </w:rPr>
      </w:pPr>
      <w:r w:rsidRPr="008308F8">
        <w:rPr>
          <w:rFonts w:asciiTheme="minorBidi" w:hAnsiTheme="minorBidi"/>
        </w:rPr>
        <w:t xml:space="preserve">Titles and abstracts, and in some cases full texts, were screened to determine whether the article included a visual representation of an SD model structure (i.e., a CLD). In the WOS search, articles published in </w:t>
      </w:r>
      <w:r w:rsidRPr="008308F8">
        <w:rPr>
          <w:rFonts w:asciiTheme="minorBidi" w:eastAsiaTheme="minorEastAsia" w:hAnsiTheme="minorBidi"/>
          <w:i/>
          <w:iCs/>
        </w:rPr>
        <w:t>SDR</w:t>
      </w:r>
      <w:r w:rsidRPr="008308F8" w:rsidDel="004A6648">
        <w:rPr>
          <w:rFonts w:asciiTheme="minorBidi" w:hAnsiTheme="minorBidi"/>
          <w:i/>
          <w:iCs/>
        </w:rPr>
        <w:t xml:space="preserve"> </w:t>
      </w:r>
      <w:r w:rsidRPr="008308F8">
        <w:rPr>
          <w:rFonts w:asciiTheme="minorBidi" w:hAnsiTheme="minorBidi"/>
        </w:rPr>
        <w:t xml:space="preserve">were set to be skipped, although this was not necessary as none appeared early enough in the sorted list. The process continued until we reached the same number of </w:t>
      </w:r>
      <w:r w:rsidR="00474B25" w:rsidRPr="008308F8">
        <w:rPr>
          <w:rFonts w:asciiTheme="minorBidi" w:hAnsiTheme="minorBidi"/>
        </w:rPr>
        <w:t xml:space="preserve">WOS-based </w:t>
      </w:r>
      <w:r w:rsidRPr="008308F8">
        <w:rPr>
          <w:rFonts w:asciiTheme="minorBidi" w:hAnsiTheme="minorBidi"/>
        </w:rPr>
        <w:t xml:space="preserve">articles as in our </w:t>
      </w:r>
      <w:r w:rsidRPr="008308F8">
        <w:rPr>
          <w:rFonts w:asciiTheme="minorBidi" w:eastAsiaTheme="minorEastAsia" w:hAnsiTheme="minorBidi"/>
          <w:i/>
          <w:iCs/>
        </w:rPr>
        <w:t>SDR</w:t>
      </w:r>
      <w:r w:rsidRPr="008308F8" w:rsidDel="004A6648">
        <w:rPr>
          <w:rFonts w:asciiTheme="minorBidi" w:hAnsiTheme="minorBidi"/>
          <w:i/>
          <w:iCs/>
        </w:rPr>
        <w:t xml:space="preserve"> </w:t>
      </w:r>
      <w:r w:rsidRPr="008308F8">
        <w:rPr>
          <w:rFonts w:asciiTheme="minorBidi" w:hAnsiTheme="minorBidi"/>
        </w:rPr>
        <w:t xml:space="preserve">pool of articles. Figure S-1 summarizes our search and screening procedures via a PRISMA flow diagram. While methods of greater </w:t>
      </w:r>
      <w:r w:rsidRPr="008308F8">
        <w:rPr>
          <w:rFonts w:asciiTheme="minorBidi" w:hAnsiTheme="minorBidi"/>
        </w:rPr>
        <w:lastRenderedPageBreak/>
        <w:t>complexity to identify comparable articles may be considered as a topic of a future more in-depth review process, we believe our simple and straightforward approach provides useful insight.</w:t>
      </w:r>
    </w:p>
    <w:p w14:paraId="33151796" w14:textId="636C1F73" w:rsidR="00C2515B" w:rsidRPr="008308F8" w:rsidRDefault="00C2515B" w:rsidP="00A52E31">
      <w:pPr>
        <w:spacing w:line="360" w:lineRule="auto"/>
        <w:ind w:firstLine="720"/>
        <w:rPr>
          <w:rFonts w:asciiTheme="minorBidi" w:hAnsiTheme="minorBidi"/>
        </w:rPr>
      </w:pPr>
      <w:r w:rsidRPr="008308F8">
        <w:rPr>
          <w:rFonts w:asciiTheme="minorBidi" w:hAnsiTheme="minorBidi"/>
        </w:rPr>
        <w:t xml:space="preserve">An initial pilot test consisting of 10 articles at random allowed us to develop and refine our criteria given the initial set of examples. </w:t>
      </w:r>
      <w:bookmarkStart w:id="0" w:name="_Hlk131257808"/>
      <w:r w:rsidRPr="008308F8">
        <w:rPr>
          <w:rFonts w:asciiTheme="minorBidi" w:hAnsiTheme="minorBidi"/>
        </w:rPr>
        <w:t>We made minor edits in the extraction sheet to clarify definitions at this stage before reviewing the remaining articles.</w:t>
      </w:r>
      <w:bookmarkEnd w:id="0"/>
      <w:r w:rsidRPr="008308F8">
        <w:rPr>
          <w:rFonts w:asciiTheme="minorBidi" w:hAnsiTheme="minorBidi"/>
        </w:rPr>
        <w:t xml:space="preserve"> </w:t>
      </w:r>
    </w:p>
    <w:p w14:paraId="1C60E721" w14:textId="77777777" w:rsidR="002428C2" w:rsidRDefault="00875D1E" w:rsidP="00A52E31">
      <w:pPr>
        <w:spacing w:line="360" w:lineRule="auto"/>
        <w:ind w:firstLine="720"/>
        <w:rPr>
          <w:rFonts w:asciiTheme="minorBidi" w:hAnsiTheme="minorBidi"/>
        </w:rPr>
      </w:pPr>
      <w:r w:rsidRPr="008308F8">
        <w:rPr>
          <w:rFonts w:asciiTheme="minorBidi" w:hAnsiTheme="minorBidi"/>
        </w:rPr>
        <w:t>Finally, in shaping our review process, we considered listing identifiers for every reviewed paper. While there is a recognized link between transparency and quality, transparency alone does not equate to excellence. A fully transparent CLD can still contain errors or flawed methodologies. We chose not to list articles individually to avoid potential misconceptions about article quality rankings. While this approach may appear to prioritize discretion over transparency, our overarching aim is to foster constructive dialogue within the SD community. Those interested in the specifics of our evaluation are welcome to reach out.</w:t>
      </w:r>
      <w:r w:rsidR="00F170BF">
        <w:rPr>
          <w:rFonts w:asciiTheme="minorBidi" w:hAnsiTheme="minorBidi"/>
        </w:rPr>
        <w:t xml:space="preserve"> </w:t>
      </w:r>
      <w:bookmarkStart w:id="1" w:name="_Hlk147756674"/>
    </w:p>
    <w:p w14:paraId="6E75A46D" w14:textId="323035F4" w:rsidR="00F170BF" w:rsidRPr="00F170BF" w:rsidRDefault="00F170BF" w:rsidP="00A52E31">
      <w:pPr>
        <w:spacing w:line="360" w:lineRule="auto"/>
        <w:ind w:firstLine="720"/>
        <w:rPr>
          <w:rFonts w:asciiTheme="minorBidi" w:hAnsiTheme="minorBidi"/>
        </w:rPr>
      </w:pPr>
      <w:r>
        <w:rPr>
          <w:rFonts w:asciiTheme="minorBidi" w:hAnsiTheme="minorBidi"/>
        </w:rPr>
        <w:t>To facilitate the replicability of our analysis</w:t>
      </w:r>
      <w:r w:rsidR="00BE7214">
        <w:rPr>
          <w:rFonts w:asciiTheme="minorBidi" w:hAnsiTheme="minorBidi"/>
        </w:rPr>
        <w:t xml:space="preserve">, reviewed articles are as follow, in </w:t>
      </w:r>
      <w:r w:rsidR="00243007" w:rsidRPr="00243007">
        <w:rPr>
          <w:rFonts w:asciiTheme="minorBidi" w:hAnsiTheme="minorBidi"/>
        </w:rPr>
        <w:t xml:space="preserve">alphabetical </w:t>
      </w:r>
      <w:r w:rsidR="00BE7214">
        <w:rPr>
          <w:rFonts w:asciiTheme="minorBidi" w:hAnsiTheme="minorBidi"/>
        </w:rPr>
        <w:t>order</w:t>
      </w:r>
      <w:r w:rsidR="002428C2">
        <w:rPr>
          <w:rFonts w:asciiTheme="minorBidi" w:hAnsiTheme="minorBidi"/>
        </w:rPr>
        <w:t xml:space="preserve">: </w:t>
      </w:r>
      <w:r w:rsidRPr="00F170BF">
        <w:rPr>
          <w:rFonts w:asciiTheme="minorBidi" w:hAnsiTheme="minorBidi"/>
        </w:rPr>
        <w:fldChar w:fldCharType="begin">
          <w:fldData xml:space="preserve">TGlhbmc8L0F1dGhvcj48WWVhcj4yMDE4PC9ZZWFyPjxSZWNOdW0+NzI8L1JlY051bT48cmVjb3Jk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</w:fldData>
        </w:fldChar>
      </w:r>
      <w:r w:rsidR="002428C2">
        <w:rPr>
          <w:rFonts w:asciiTheme="minorBidi" w:hAnsiTheme="minorBidi"/>
        </w:rPr>
        <w:instrText xml:space="preserve"> ADDIN EN.CITE </w:instrText>
      </w:r>
      <w:r w:rsidR="002428C2">
        <w:rPr>
          <w:rFonts w:asciiTheme="minorBidi" w:hAnsiTheme="minorBidi"/>
        </w:rPr>
        <w:fldChar w:fldCharType="begin">
          <w:fldData xml:space="preserve">PEVuZE5vdGU+PENpdGU+PEF1dGhvcj5HaGFmZmFyemFkZWdhbjwvQXV0aG9yPjxZZWFyPjIwMjA8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==
</w:fldData>
        </w:fldChar>
      </w:r>
      <w:r w:rsidR="002428C2">
        <w:rPr>
          <w:rFonts w:asciiTheme="minorBidi" w:hAnsiTheme="minorBidi"/>
        </w:rPr>
        <w:instrText xml:space="preserve"> ADDIN EN.CITE.DATA </w:instrText>
      </w:r>
      <w:r w:rsidR="002428C2">
        <w:rPr>
          <w:rFonts w:asciiTheme="minorBidi" w:hAnsiTheme="minorBidi"/>
        </w:rPr>
      </w:r>
      <w:r w:rsidR="002428C2">
        <w:rPr>
          <w:rFonts w:asciiTheme="minorBidi" w:hAnsiTheme="minorBidi"/>
        </w:rPr>
        <w:fldChar w:fldCharType="end"/>
      </w:r>
      <w:r w:rsidR="002428C2">
        <w:rPr>
          <w:rFonts w:asciiTheme="minorBidi" w:hAnsiTheme="minorBidi"/>
        </w:rPr>
        <w:fldChar w:fldCharType="begin">
          <w:fldData xml:space="preserve">b2R3aW7igJNNaW5za3kgbW9kZWw8L3RpdGxlPjxzZWNvbmRhcnktdGl0bGU+U3lzdGVtIER5bmFt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==
</w:fldData>
        </w:fldChar>
      </w:r>
      <w:r w:rsidR="002428C2">
        <w:rPr>
          <w:rFonts w:asciiTheme="minorBidi" w:hAnsiTheme="minorBidi"/>
        </w:rPr>
        <w:instrText xml:space="preserve"> ADDIN EN.CITE.DATA </w:instrText>
      </w:r>
      <w:r w:rsidR="002428C2">
        <w:rPr>
          <w:rFonts w:asciiTheme="minorBidi" w:hAnsiTheme="minorBidi"/>
        </w:rPr>
      </w:r>
      <w:r w:rsidR="002428C2">
        <w:rPr>
          <w:rFonts w:asciiTheme="minorBidi" w:hAnsiTheme="minorBidi"/>
        </w:rPr>
        <w:fldChar w:fldCharType="end"/>
      </w:r>
      <w:r w:rsidR="002428C2">
        <w:rPr>
          <w:rFonts w:asciiTheme="minorBidi" w:hAnsiTheme="minorBidi"/>
        </w:rPr>
        <w:fldChar w:fldCharType="begin">
          <w:fldData xml:space="preserve">TGlhbmc8L0F1dGhvcj48WWVhcj4yMDE4PC9ZZWFyPjxSZWNOdW0+NzI8L1JlY051bT48cmVjb3Jk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</w:fldData>
        </w:fldChar>
      </w:r>
      <w:r w:rsidR="002428C2">
        <w:rPr>
          <w:rFonts w:asciiTheme="minorBidi" w:hAnsiTheme="minorBidi"/>
        </w:rPr>
        <w:instrText xml:space="preserve"> ADDIN EN.CITE.DATA </w:instrText>
      </w:r>
      <w:r w:rsidR="002428C2">
        <w:rPr>
          <w:rFonts w:asciiTheme="minorBidi" w:hAnsiTheme="minorBidi"/>
        </w:rPr>
      </w:r>
      <w:r w:rsidR="002428C2">
        <w:rPr>
          <w:rFonts w:asciiTheme="minorBidi" w:hAnsiTheme="minorBidi"/>
        </w:rPr>
        <w:fldChar w:fldCharType="end"/>
      </w:r>
      <w:r w:rsidRPr="00F170BF">
        <w:rPr>
          <w:rFonts w:asciiTheme="minorBidi" w:hAnsiTheme="minorBidi"/>
        </w:rPr>
      </w:r>
      <w:r w:rsidRPr="00F170BF">
        <w:rPr>
          <w:rFonts w:asciiTheme="minorBidi" w:hAnsiTheme="minorBidi"/>
        </w:rPr>
        <w:fldChar w:fldCharType="separate"/>
      </w:r>
      <w:r w:rsidR="002428C2">
        <w:rPr>
          <w:rFonts w:asciiTheme="minorBidi" w:hAnsiTheme="minorBidi"/>
          <w:noProof/>
        </w:rPr>
        <w:t>(Akhavan &amp; Gonçalves, 2021; Anderson &amp; Lewis, 2019; Anderson et al., 2019; Ansah, Hng, et al., 2021; Ansah, Wei, et al., 2021; Bahaddin et al., 2019; Bakhshianlamouki et al., 2020; Bastan et al., 2018; Bertone et al., 2018; Cai et al., 2019; Cavana et al., 2019; Chen et al., 2021; Cordier &amp; Uehara, 2019; Cosenz &amp; Noto, 2018; Cosenz et al., 2020; Cui et al., 2019; Dural</w:t>
      </w:r>
      <w:r w:rsidR="002428C2">
        <w:rPr>
          <w:rFonts w:ascii="Cambria Math" w:hAnsi="Cambria Math" w:cs="Cambria Math"/>
          <w:noProof/>
        </w:rPr>
        <w:t>‐</w:t>
      </w:r>
      <w:r w:rsidR="002428C2">
        <w:rPr>
          <w:rFonts w:asciiTheme="minorBidi" w:hAnsiTheme="minorBidi"/>
          <w:noProof/>
        </w:rPr>
        <w:t>Selcuk et al., 2020; Elmasry &amp; Größler, 2018; Franco, 2019; Ghadge et al., 2020; Ghaffarzadegan et al., 2018; Ghaffarzadegan &amp; Rahmandad, 2020; Gonçalves, 2018; Gonul Kochan et al., 2018; Gu et al., 2019; Guo, B. H. W. et al., 2018; Guo, L.-l. et al., 2018; Gupta et al., 2018; Hayward &amp; Roach, 2018; Herrera de Leon &amp; Kopainsky, 2020; Homer, 2021; Improta et al., 2018; İrsoy et al., 2020; Jalali &amp; Kaiser, 2018; Kapmeier &amp; Gonçalves, 2018; Karanfil &amp; Sterman, 2020; Keith et al., 2018; Kelly et al., 2021; Khan et al., 2020; Liang et al., 2018; Links et al., 2018; Liu &amp; Xiao, 2018; Matchar et al., 2018; McCardle-Keurentjes et al., 2018; Mendes &amp; Aleluia, 2019; Nieto et al., 2020; Owen et al., 2018; Pagano et al., 2019; Paul &amp; Venkateswaran, 2018; Pedercini et al., 2020; Peterson et al., 2019; Pluchinotta et al., 2018; Proaño et al., 2020; Rahmandad et al., 2021; Rammelt, 2019; Ravar et al., 2020; Rogers et al., 2018; Rydzak &amp; Monus, 2018; Sahin et al., 2021; Sajid et al., 2021; Song et al., 2019; Song et al., 2018; Struben, 2020; Tan et al., 2018; Tebbens &amp; Thompson, 2018; Tong et al., 2019; Wang, D. et al., 2018; Wang, M. et al., 2018; Wang et al., 2019; Woodruff et al., 2018; Wu &amp; Ning, 2018; Zare et al., 2019)</w:t>
      </w:r>
      <w:r w:rsidRPr="00F170BF">
        <w:rPr>
          <w:rFonts w:asciiTheme="minorBidi" w:hAnsiTheme="minorBidi"/>
        </w:rPr>
        <w:fldChar w:fldCharType="end"/>
      </w:r>
      <w:r>
        <w:rPr>
          <w:rFonts w:asciiTheme="minorBidi" w:hAnsiTheme="minorBidi"/>
        </w:rPr>
        <w:t>.</w:t>
      </w:r>
      <w:bookmarkEnd w:id="1"/>
    </w:p>
    <w:p w14:paraId="065444D1" w14:textId="77777777" w:rsidR="00A52E31" w:rsidRDefault="00E13B39" w:rsidP="00A52E31">
      <w:pPr>
        <w:spacing w:line="480" w:lineRule="auto"/>
        <w:ind w:firstLine="720"/>
      </w:pPr>
      <w:r w:rsidRPr="008308F8">
        <w:br w:type="page"/>
      </w:r>
    </w:p>
    <w:p w14:paraId="62E12B19" w14:textId="656F9FD9" w:rsidR="004B1C16" w:rsidRPr="00A52E31" w:rsidRDefault="003A5529" w:rsidP="00A52E31">
      <w:pPr>
        <w:spacing w:line="480" w:lineRule="auto"/>
        <w:ind w:firstLine="720"/>
      </w:pPr>
      <w:r w:rsidRPr="00A52E31">
        <w:rPr>
          <w:noProof/>
        </w:rPr>
        <w:lastRenderedPageBreak/>
        <mc:AlternateContent>
          <mc:Choice Requires="wps">
            <w:drawing>
              <wp:anchor distT="0" distB="0" distL="114300" distR="114300" simplePos="0" relativeHeight="251660288" behindDoc="0" locked="0" layoutInCell="1" allowOverlap="1" wp14:anchorId="06315056" wp14:editId="547DE9E8">
                <wp:simplePos x="0" y="0"/>
                <wp:positionH relativeFrom="margin">
                  <wp:posOffset>-318247</wp:posOffset>
                </wp:positionH>
                <wp:positionV relativeFrom="paragraph">
                  <wp:posOffset>179294</wp:posOffset>
                </wp:positionV>
                <wp:extent cx="6243918" cy="261257"/>
                <wp:effectExtent l="0" t="0" r="24130" b="24765"/>
                <wp:wrapNone/>
                <wp:docPr id="5" name="Rectangle 5"/>
                <wp:cNvGraphicFramePr/>
                <a:graphic xmlns:a="http://schemas.openxmlformats.org/drawingml/2006/main">
                  <a:graphicData uri="http://schemas.microsoft.com/office/word/2010/wordprocessingShape">
                    <wps:wsp>
                      <wps:cNvSpPr/>
                      <wps:spPr>
                        <a:xfrm>
                          <a:off x="0" y="0"/>
                          <a:ext cx="6243918" cy="261257"/>
                        </a:xfrm>
                        <a:prstGeom prst="rect">
                          <a:avLst/>
                        </a:prstGeom>
                        <a:solidFill>
                          <a:srgbClr val="FFC000"/>
                        </a:solidFill>
                        <a:ln>
                          <a:solidFill>
                            <a:schemeClr val="accent4">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1BC130" w14:textId="10CBECFE" w:rsidR="004B1C16" w:rsidRPr="003A5529" w:rsidRDefault="004B1C16" w:rsidP="004B1C16">
                            <w:pPr>
                              <w:jc w:val="center"/>
                              <w:rPr>
                                <w:color w:val="000000" w:themeColor="text1"/>
                              </w:rPr>
                            </w:pPr>
                            <w:r w:rsidRPr="003A5529">
                              <w:rPr>
                                <w:color w:val="000000" w:themeColor="text1"/>
                              </w:rPr>
                              <w:t xml:space="preserve">Identification of studies via </w:t>
                            </w:r>
                            <w:r w:rsidRPr="00C8276E">
                              <w:rPr>
                                <w:color w:val="000000" w:themeColor="text1"/>
                              </w:rPr>
                              <w:t>System Dynamics Review</w:t>
                            </w:r>
                            <w:r w:rsidRPr="003A5529">
                              <w:rPr>
                                <w:color w:val="000000" w:themeColor="text1"/>
                              </w:rPr>
                              <w:t xml:space="preserve"> and Web of Sc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15056" id="Rectangle 5" o:spid="_x0000_s1026" style="position:absolute;left:0;text-align:left;margin-left:-25.05pt;margin-top:14.1pt;width:491.65pt;height:20.5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" fillcolor="#ffc000" strokecolor="#bf8f00 [2407]" strokeweight="1pt">
                <v:textbox>
                  <w:txbxContent>
                    <w:p w14:paraId="441BC130" w14:textId="10CBECFE" w:rsidR="004B1C16" w:rsidRPr="003A5529" w:rsidRDefault="004B1C16" w:rsidP="004B1C16">
                      <w:pPr>
                        <w:jc w:val="center"/>
                        <w:rPr>
                          <w:color w:val="000000" w:themeColor="text1"/>
                        </w:rPr>
                      </w:pPr>
                      <w:r w:rsidRPr="003A5529">
                        <w:rPr>
                          <w:color w:val="000000" w:themeColor="text1"/>
                        </w:rPr>
                        <w:t xml:space="preserve">Identification of studies via </w:t>
                      </w:r>
                      <w:r w:rsidRPr="00C8276E">
                        <w:rPr>
                          <w:color w:val="000000" w:themeColor="text1"/>
                        </w:rPr>
                        <w:t>System Dynamics Review</w:t>
                      </w:r>
                      <w:r w:rsidRPr="003A5529">
                        <w:rPr>
                          <w:color w:val="000000" w:themeColor="text1"/>
                        </w:rPr>
                        <w:t xml:space="preserve"> and Web of Science</w:t>
                      </w:r>
                    </w:p>
                  </w:txbxContent>
                </v:textbox>
                <w10:wrap anchorx="margin"/>
              </v:rect>
            </w:pict>
          </mc:Fallback>
        </mc:AlternateContent>
      </w:r>
    </w:p>
    <w:p w14:paraId="733F5417" w14:textId="62D9587F" w:rsidR="004B1C16" w:rsidRPr="00A52E31" w:rsidRDefault="004B1C16" w:rsidP="004B1C16">
      <w:pPr>
        <w:rPr>
          <w:sz w:val="4"/>
          <w:szCs w:val="4"/>
        </w:rPr>
      </w:pPr>
    </w:p>
    <w:p w14:paraId="5F89F9C7" w14:textId="570BAC0C" w:rsidR="004B1C16" w:rsidRPr="008308F8" w:rsidRDefault="009D410B" w:rsidP="004B1C16">
      <w:r w:rsidRPr="008308F8">
        <w:rPr>
          <w:noProof/>
        </w:rPr>
        <mc:AlternateContent>
          <mc:Choice Requires="wps">
            <w:drawing>
              <wp:anchor distT="0" distB="0" distL="114300" distR="114300" simplePos="0" relativeHeight="251659264" behindDoc="0" locked="0" layoutInCell="1" allowOverlap="1" wp14:anchorId="1F255E2F" wp14:editId="35C3A378">
                <wp:simplePos x="0" y="0"/>
                <wp:positionH relativeFrom="column">
                  <wp:posOffset>-317500</wp:posOffset>
                </wp:positionH>
                <wp:positionV relativeFrom="paragraph">
                  <wp:posOffset>84667</wp:posOffset>
                </wp:positionV>
                <wp:extent cx="393065" cy="2468033"/>
                <wp:effectExtent l="0" t="0" r="26035" b="27940"/>
                <wp:wrapNone/>
                <wp:docPr id="1" name="Rectangle 1"/>
                <wp:cNvGraphicFramePr/>
                <a:graphic xmlns:a="http://schemas.openxmlformats.org/drawingml/2006/main">
                  <a:graphicData uri="http://schemas.microsoft.com/office/word/2010/wordprocessingShape">
                    <wps:wsp>
                      <wps:cNvSpPr/>
                      <wps:spPr>
                        <a:xfrm>
                          <a:off x="0" y="0"/>
                          <a:ext cx="393065" cy="246803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5DFA3D" w14:textId="77777777" w:rsidR="004B1C16" w:rsidRPr="002E0164" w:rsidRDefault="004B1C16" w:rsidP="004B1C16">
                            <w:pPr>
                              <w:jc w:val="center"/>
                              <w:rPr>
                                <w:sz w:val="24"/>
                                <w:szCs w:val="24"/>
                              </w:rPr>
                            </w:pPr>
                            <w:r w:rsidRPr="002E0164">
                              <w:rPr>
                                <w:sz w:val="24"/>
                                <w:szCs w:val="24"/>
                              </w:rPr>
                              <w:t>Identification</w:t>
                            </w:r>
                          </w:p>
                          <w:p w14:paraId="6655C1D6" w14:textId="77777777" w:rsidR="004B1C16" w:rsidRPr="002E0164" w:rsidRDefault="004B1C16" w:rsidP="004B1C16">
                            <w:pPr>
                              <w:jc w:val="center"/>
                              <w:rPr>
                                <w:sz w:val="24"/>
                                <w:szCs w:val="24"/>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55E2F" id="Rectangle 1" o:spid="_x0000_s1027" style="position:absolute;margin-left:-25pt;margin-top:6.65pt;width:30.95pt;height:19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" fillcolor="#4472c4 [3204]" strokecolor="#1f3763 [1604]" strokeweight="1pt">
                <v:textbox style="layout-flow:vertical;mso-layout-flow-alt:bottom-to-top">
                  <w:txbxContent>
                    <w:p w14:paraId="2E5DFA3D" w14:textId="77777777" w:rsidR="004B1C16" w:rsidRPr="002E0164" w:rsidRDefault="004B1C16" w:rsidP="004B1C16">
                      <w:pPr>
                        <w:jc w:val="center"/>
                        <w:rPr>
                          <w:sz w:val="24"/>
                          <w:szCs w:val="24"/>
                        </w:rPr>
                      </w:pPr>
                      <w:r w:rsidRPr="002E0164">
                        <w:rPr>
                          <w:sz w:val="24"/>
                          <w:szCs w:val="24"/>
                        </w:rPr>
                        <w:t>Identification</w:t>
                      </w:r>
                    </w:p>
                    <w:p w14:paraId="6655C1D6" w14:textId="77777777" w:rsidR="004B1C16" w:rsidRPr="002E0164" w:rsidRDefault="004B1C16" w:rsidP="004B1C16">
                      <w:pPr>
                        <w:jc w:val="center"/>
                        <w:rPr>
                          <w:sz w:val="24"/>
                          <w:szCs w:val="24"/>
                        </w:rPr>
                      </w:pPr>
                    </w:p>
                  </w:txbxContent>
                </v:textbox>
              </v:rect>
            </w:pict>
          </mc:Fallback>
        </mc:AlternateContent>
      </w:r>
      <w:r w:rsidR="003A5529" w:rsidRPr="008308F8">
        <w:rPr>
          <w:noProof/>
        </w:rPr>
        <mc:AlternateContent>
          <mc:Choice Requires="wps">
            <w:drawing>
              <wp:anchor distT="0" distB="0" distL="114300" distR="114300" simplePos="0" relativeHeight="251680768" behindDoc="0" locked="0" layoutInCell="1" allowOverlap="1" wp14:anchorId="4C751ADA" wp14:editId="5F9629ED">
                <wp:simplePos x="0" y="0"/>
                <wp:positionH relativeFrom="column">
                  <wp:posOffset>161925</wp:posOffset>
                </wp:positionH>
                <wp:positionV relativeFrom="paragraph">
                  <wp:posOffset>161925</wp:posOffset>
                </wp:positionV>
                <wp:extent cx="393065" cy="683260"/>
                <wp:effectExtent l="0" t="0" r="26035" b="21590"/>
                <wp:wrapNone/>
                <wp:docPr id="2" name="Rectangle 2"/>
                <wp:cNvGraphicFramePr/>
                <a:graphic xmlns:a="http://schemas.openxmlformats.org/drawingml/2006/main">
                  <a:graphicData uri="http://schemas.microsoft.com/office/word/2010/wordprocessingShape">
                    <wps:wsp>
                      <wps:cNvSpPr/>
                      <wps:spPr>
                        <a:xfrm>
                          <a:off x="0" y="0"/>
                          <a:ext cx="393065" cy="6832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26C4F0" w14:textId="77777777" w:rsidR="004B1C16" w:rsidRPr="002E0164" w:rsidRDefault="004B1C16" w:rsidP="004B1C16">
                            <w:pPr>
                              <w:jc w:val="center"/>
                              <w:rPr>
                                <w:sz w:val="24"/>
                                <w:szCs w:val="24"/>
                              </w:rPr>
                            </w:pPr>
                            <w:r>
                              <w:rPr>
                                <w:sz w:val="24"/>
                                <w:szCs w:val="24"/>
                              </w:rPr>
                              <w:t>SDR</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51ADA" id="Rectangle 2" o:spid="_x0000_s1028" style="position:absolute;margin-left:12.75pt;margin-top:12.75pt;width:30.95pt;height:5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" fillcolor="#4472c4 [3204]" strokecolor="#1f3763 [1604]" strokeweight="1pt">
                <v:textbox style="layout-flow:vertical;mso-layout-flow-alt:bottom-to-top">
                  <w:txbxContent>
                    <w:p w14:paraId="1426C4F0" w14:textId="77777777" w:rsidR="004B1C16" w:rsidRPr="002E0164" w:rsidRDefault="004B1C16" w:rsidP="004B1C16">
                      <w:pPr>
                        <w:jc w:val="center"/>
                        <w:rPr>
                          <w:sz w:val="24"/>
                          <w:szCs w:val="24"/>
                        </w:rPr>
                      </w:pPr>
                      <w:r>
                        <w:rPr>
                          <w:sz w:val="24"/>
                          <w:szCs w:val="24"/>
                        </w:rPr>
                        <w:t>SDR</w:t>
                      </w:r>
                    </w:p>
                  </w:txbxContent>
                </v:textbox>
              </v:rect>
            </w:pict>
          </mc:Fallback>
        </mc:AlternateContent>
      </w:r>
      <w:r w:rsidR="007173F3" w:rsidRPr="008308F8">
        <w:rPr>
          <w:noProof/>
        </w:rPr>
        <mc:AlternateContent>
          <mc:Choice Requires="wps">
            <w:drawing>
              <wp:anchor distT="0" distB="0" distL="114300" distR="114300" simplePos="0" relativeHeight="251664384" behindDoc="0" locked="0" layoutInCell="1" allowOverlap="1" wp14:anchorId="0F5DE2F2" wp14:editId="6D86148E">
                <wp:simplePos x="0" y="0"/>
                <wp:positionH relativeFrom="column">
                  <wp:posOffset>3937000</wp:posOffset>
                </wp:positionH>
                <wp:positionV relativeFrom="paragraph">
                  <wp:posOffset>81280</wp:posOffset>
                </wp:positionV>
                <wp:extent cx="1965960" cy="838200"/>
                <wp:effectExtent l="0" t="0" r="15240" b="19050"/>
                <wp:wrapNone/>
                <wp:docPr id="9" name="Rectangle 9"/>
                <wp:cNvGraphicFramePr/>
                <a:graphic xmlns:a="http://schemas.openxmlformats.org/drawingml/2006/main">
                  <a:graphicData uri="http://schemas.microsoft.com/office/word/2010/wordprocessingShape">
                    <wps:wsp>
                      <wps:cNvSpPr/>
                      <wps:spPr>
                        <a:xfrm>
                          <a:off x="0" y="0"/>
                          <a:ext cx="1965960"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FA1A1E" w14:textId="449C93E6" w:rsidR="004B1C16" w:rsidRDefault="004B1C16" w:rsidP="004B1C16">
                            <w:pPr>
                              <w:jc w:val="center"/>
                            </w:pPr>
                            <w:r>
                              <w:t>Records removed before screening by article type: Announcements, editorials, book reviews</w:t>
                            </w:r>
                            <w:r w:rsidR="00585471">
                              <w:t>*</w:t>
                            </w:r>
                          </w:p>
                          <w:p w14:paraId="4FC8AF8A" w14:textId="77777777" w:rsidR="004B1C16" w:rsidRDefault="004B1C16" w:rsidP="004B1C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5DE2F2" id="Rectangle 9" o:spid="_x0000_s1029" style="position:absolute;margin-left:310pt;margin-top:6.4pt;width:154.8pt;height:6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" fillcolor="white [3201]" strokecolor="black [3213]" strokeweight="1pt">
                <v:textbox>
                  <w:txbxContent>
                    <w:p w14:paraId="02FA1A1E" w14:textId="449C93E6" w:rsidR="004B1C16" w:rsidRDefault="004B1C16" w:rsidP="004B1C16">
                      <w:pPr>
                        <w:jc w:val="center"/>
                      </w:pPr>
                      <w:r>
                        <w:t>Records removed before screening by article type: Announcements, editorials, book reviews</w:t>
                      </w:r>
                      <w:r w:rsidR="00585471">
                        <w:t>*</w:t>
                      </w:r>
                    </w:p>
                    <w:p w14:paraId="4FC8AF8A" w14:textId="77777777" w:rsidR="004B1C16" w:rsidRDefault="004B1C16" w:rsidP="004B1C16">
                      <w:pPr>
                        <w:jc w:val="center"/>
                      </w:pPr>
                    </w:p>
                  </w:txbxContent>
                </v:textbox>
              </v:rect>
            </w:pict>
          </mc:Fallback>
        </mc:AlternateContent>
      </w:r>
      <w:r w:rsidR="007173F3" w:rsidRPr="008308F8">
        <w:rPr>
          <w:noProof/>
        </w:rPr>
        <mc:AlternateContent>
          <mc:Choice Requires="wps">
            <w:drawing>
              <wp:anchor distT="0" distB="0" distL="114300" distR="114300" simplePos="0" relativeHeight="251663360" behindDoc="0" locked="0" layoutInCell="1" allowOverlap="1" wp14:anchorId="10C9F157" wp14:editId="1ED356A5">
                <wp:simplePos x="0" y="0"/>
                <wp:positionH relativeFrom="column">
                  <wp:posOffset>640080</wp:posOffset>
                </wp:positionH>
                <wp:positionV relativeFrom="paragraph">
                  <wp:posOffset>85090</wp:posOffset>
                </wp:positionV>
                <wp:extent cx="2743200" cy="8382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743200"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8097FD" w14:textId="77777777" w:rsidR="004B1C16" w:rsidRDefault="004B1C16" w:rsidP="009D410B">
                            <w:pPr>
                              <w:spacing w:after="80"/>
                              <w:ind w:left="-90"/>
                            </w:pPr>
                            <w:r>
                              <w:t>Records identified from:</w:t>
                            </w:r>
                          </w:p>
                          <w:p w14:paraId="5353777C" w14:textId="77777777" w:rsidR="004B1C16" w:rsidRPr="003A5529" w:rsidRDefault="004B1C16" w:rsidP="009D410B">
                            <w:pPr>
                              <w:ind w:left="-90" w:right="-131"/>
                              <w:rPr>
                                <w:sz w:val="18"/>
                                <w:szCs w:val="18"/>
                              </w:rPr>
                            </w:pPr>
                            <w:r w:rsidRPr="003A5529">
                              <w:rPr>
                                <w:sz w:val="18"/>
                                <w:szCs w:val="18"/>
                              </w:rPr>
                              <w:t>System Dynamics Review (</w:t>
                            </w:r>
                            <w:r w:rsidRPr="00C8276E">
                              <w:rPr>
                                <w:sz w:val="18"/>
                                <w:szCs w:val="18"/>
                              </w:rPr>
                              <w:t>SDR</w:t>
                            </w:r>
                            <w:r w:rsidRPr="003A5529">
                              <w:rPr>
                                <w:sz w:val="18"/>
                                <w:szCs w:val="18"/>
                              </w:rPr>
                              <w:t>) studies first published 2018-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9F157" id="Rectangle 8" o:spid="_x0000_s1030" style="position:absolute;margin-left:50.4pt;margin-top:6.7pt;width:3in;height: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" fillcolor="white [3201]" strokecolor="black [3213]" strokeweight="1pt">
                <v:textbox>
                  <w:txbxContent>
                    <w:p w14:paraId="0F8097FD" w14:textId="77777777" w:rsidR="004B1C16" w:rsidRDefault="004B1C16" w:rsidP="009D410B">
                      <w:pPr>
                        <w:spacing w:after="80"/>
                        <w:ind w:left="-90"/>
                      </w:pPr>
                      <w:r>
                        <w:t>Records identified from:</w:t>
                      </w:r>
                    </w:p>
                    <w:p w14:paraId="5353777C" w14:textId="77777777" w:rsidR="004B1C16" w:rsidRPr="003A5529" w:rsidRDefault="004B1C16" w:rsidP="009D410B">
                      <w:pPr>
                        <w:ind w:left="-90" w:right="-131"/>
                        <w:rPr>
                          <w:sz w:val="18"/>
                          <w:szCs w:val="18"/>
                        </w:rPr>
                      </w:pPr>
                      <w:r w:rsidRPr="003A5529">
                        <w:rPr>
                          <w:sz w:val="18"/>
                          <w:szCs w:val="18"/>
                        </w:rPr>
                        <w:t>System Dynamics Review (</w:t>
                      </w:r>
                      <w:r w:rsidRPr="00C8276E">
                        <w:rPr>
                          <w:sz w:val="18"/>
                          <w:szCs w:val="18"/>
                        </w:rPr>
                        <w:t>SDR</w:t>
                      </w:r>
                      <w:r w:rsidRPr="003A5529">
                        <w:rPr>
                          <w:sz w:val="18"/>
                          <w:szCs w:val="18"/>
                        </w:rPr>
                        <w:t>) studies first published 2018-2021</w:t>
                      </w:r>
                    </w:p>
                  </w:txbxContent>
                </v:textbox>
              </v:rect>
            </w:pict>
          </mc:Fallback>
        </mc:AlternateContent>
      </w:r>
      <w:r w:rsidR="004B1C16" w:rsidRPr="008308F8">
        <w:rPr>
          <w:noProof/>
        </w:rPr>
        <mc:AlternateContent>
          <mc:Choice Requires="wps">
            <w:drawing>
              <wp:anchor distT="0" distB="0" distL="114300" distR="114300" simplePos="0" relativeHeight="251671552" behindDoc="0" locked="0" layoutInCell="1" allowOverlap="1" wp14:anchorId="344F3175" wp14:editId="21F3D412">
                <wp:simplePos x="0" y="0"/>
                <wp:positionH relativeFrom="column">
                  <wp:posOffset>643255</wp:posOffset>
                </wp:positionH>
                <wp:positionV relativeFrom="paragraph">
                  <wp:posOffset>4360545</wp:posOffset>
                </wp:positionV>
                <wp:extent cx="2743200" cy="1282700"/>
                <wp:effectExtent l="0" t="0" r="19050" b="12700"/>
                <wp:wrapNone/>
                <wp:docPr id="18" name="Rectangle 18"/>
                <wp:cNvGraphicFramePr/>
                <a:graphic xmlns:a="http://schemas.openxmlformats.org/drawingml/2006/main">
                  <a:graphicData uri="http://schemas.microsoft.com/office/word/2010/wordprocessingShape">
                    <wps:wsp>
                      <wps:cNvSpPr/>
                      <wps:spPr>
                        <a:xfrm>
                          <a:off x="0" y="0"/>
                          <a:ext cx="2743200" cy="1282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E03703" w14:textId="77777777" w:rsidR="004B1C16" w:rsidRDefault="004B1C16" w:rsidP="009903E4">
                            <w:pPr>
                              <w:spacing w:after="0"/>
                            </w:pPr>
                            <w:r>
                              <w:t>WOS records screened sequentially until reached same number as SDR included studies: (n=1,7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4F3175" id="Rectangle 18" o:spid="_x0000_s1031" style="position:absolute;margin-left:50.65pt;margin-top:343.35pt;width:3in;height:10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" fillcolor="white [3201]" strokecolor="black [3213]" strokeweight="1pt">
                <v:textbox>
                  <w:txbxContent>
                    <w:p w14:paraId="1DE03703" w14:textId="77777777" w:rsidR="004B1C16" w:rsidRDefault="004B1C16" w:rsidP="009903E4">
                      <w:pPr>
                        <w:spacing w:after="0"/>
                      </w:pPr>
                      <w:r>
                        <w:t>WOS records screened sequentially until reached same number as SDR included studies: (n=1,703)</w:t>
                      </w:r>
                    </w:p>
                  </w:txbxContent>
                </v:textbox>
              </v:rect>
            </w:pict>
          </mc:Fallback>
        </mc:AlternateContent>
      </w:r>
      <w:r w:rsidR="004B1C16" w:rsidRPr="008308F8">
        <w:rPr>
          <w:noProof/>
        </w:rPr>
        <mc:AlternateContent>
          <mc:Choice Requires="wps">
            <w:drawing>
              <wp:anchor distT="0" distB="0" distL="114300" distR="114300" simplePos="0" relativeHeight="251666432" behindDoc="0" locked="0" layoutInCell="1" allowOverlap="1" wp14:anchorId="59A25CEC" wp14:editId="5CFC5E04">
                <wp:simplePos x="0" y="0"/>
                <wp:positionH relativeFrom="column">
                  <wp:posOffset>1970809</wp:posOffset>
                </wp:positionH>
                <wp:positionV relativeFrom="paragraph">
                  <wp:posOffset>1833880</wp:posOffset>
                </wp:positionV>
                <wp:extent cx="0" cy="209384"/>
                <wp:effectExtent l="76200" t="0" r="57150" b="57785"/>
                <wp:wrapNone/>
                <wp:docPr id="13" name="Straight Connector 13"/>
                <wp:cNvGraphicFramePr/>
                <a:graphic xmlns:a="http://schemas.openxmlformats.org/drawingml/2006/main">
                  <a:graphicData uri="http://schemas.microsoft.com/office/word/2010/wordprocessingShape">
                    <wps:wsp>
                      <wps:cNvCnPr/>
                      <wps:spPr>
                        <a:xfrm>
                          <a:off x="0" y="0"/>
                          <a:ext cx="0" cy="209384"/>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1812EC" id="Straight Connector 1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5.2pt,144.4pt" to="155.2pt,16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" strokecolor="black [3213]" strokeweight="1.25pt">
                <v:stroke endarrow="block" joinstyle="miter"/>
              </v:line>
            </w:pict>
          </mc:Fallback>
        </mc:AlternateContent>
      </w:r>
    </w:p>
    <w:p w14:paraId="78EE1F34" w14:textId="6FFB4EDC" w:rsidR="004B1C16" w:rsidRPr="008308F8" w:rsidRDefault="007173F3">
      <w:r w:rsidRPr="008308F8">
        <w:rPr>
          <w:noProof/>
        </w:rPr>
        <mc:AlternateContent>
          <mc:Choice Requires="wps">
            <w:drawing>
              <wp:anchor distT="0" distB="0" distL="114300" distR="114300" simplePos="0" relativeHeight="251665408" behindDoc="0" locked="0" layoutInCell="1" allowOverlap="1" wp14:anchorId="1B7BBF88" wp14:editId="58AFAEDF">
                <wp:simplePos x="0" y="0"/>
                <wp:positionH relativeFrom="column">
                  <wp:posOffset>3386455</wp:posOffset>
                </wp:positionH>
                <wp:positionV relativeFrom="paragraph">
                  <wp:posOffset>215265</wp:posOffset>
                </wp:positionV>
                <wp:extent cx="550333" cy="0"/>
                <wp:effectExtent l="0" t="76200" r="21590" b="95250"/>
                <wp:wrapNone/>
                <wp:docPr id="11" name="Straight Connector 11"/>
                <wp:cNvGraphicFramePr/>
                <a:graphic xmlns:a="http://schemas.openxmlformats.org/drawingml/2006/main">
                  <a:graphicData uri="http://schemas.microsoft.com/office/word/2010/wordprocessingShape">
                    <wps:wsp>
                      <wps:cNvCnPr/>
                      <wps:spPr>
                        <a:xfrm flipV="1">
                          <a:off x="0" y="0"/>
                          <a:ext cx="550333" cy="0"/>
                        </a:xfrm>
                        <a:prstGeom prst="line">
                          <a:avLst/>
                        </a:prstGeom>
                        <a:ln w="15875">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30F42E" id="Straight Connector 1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65pt,16.95pt" to="310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" strokecolor="black [3213]" strokeweight="1.25pt">
                <v:stroke endarrow="block" joinstyle="miter"/>
              </v:line>
            </w:pict>
          </mc:Fallback>
        </mc:AlternateContent>
      </w:r>
    </w:p>
    <w:p w14:paraId="6E8B4FF8" w14:textId="7187D247" w:rsidR="004B1C16" w:rsidRPr="008308F8" w:rsidRDefault="004B1C16"/>
    <w:p w14:paraId="029AF14C" w14:textId="43721C94" w:rsidR="004B1C16" w:rsidRPr="008308F8" w:rsidRDefault="004B1C16"/>
    <w:p w14:paraId="438CC027" w14:textId="1FDB15CC" w:rsidR="004B1C16" w:rsidRPr="008308F8" w:rsidRDefault="009D410B">
      <w:r w:rsidRPr="008308F8">
        <w:rPr>
          <w:noProof/>
        </w:rPr>
        <mc:AlternateContent>
          <mc:Choice Requires="wps">
            <w:drawing>
              <wp:anchor distT="0" distB="0" distL="114300" distR="114300" simplePos="0" relativeHeight="251676672" behindDoc="0" locked="0" layoutInCell="1" allowOverlap="1" wp14:anchorId="1DF8716E" wp14:editId="66D47EAC">
                <wp:simplePos x="0" y="0"/>
                <wp:positionH relativeFrom="column">
                  <wp:posOffset>640715</wp:posOffset>
                </wp:positionH>
                <wp:positionV relativeFrom="paragraph">
                  <wp:posOffset>6985</wp:posOffset>
                </wp:positionV>
                <wp:extent cx="2743200" cy="1402976"/>
                <wp:effectExtent l="0" t="0" r="19050" b="26035"/>
                <wp:wrapNone/>
                <wp:docPr id="23" name="Rectangle 23"/>
                <wp:cNvGraphicFramePr/>
                <a:graphic xmlns:a="http://schemas.openxmlformats.org/drawingml/2006/main">
                  <a:graphicData uri="http://schemas.microsoft.com/office/word/2010/wordprocessingShape">
                    <wps:wsp>
                      <wps:cNvSpPr/>
                      <wps:spPr>
                        <a:xfrm>
                          <a:off x="0" y="0"/>
                          <a:ext cx="2743200" cy="14029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DCE88" w14:textId="77777777" w:rsidR="003A5529" w:rsidRPr="003A5529" w:rsidRDefault="004B1C16" w:rsidP="009D410B">
                            <w:pPr>
                              <w:spacing w:after="80"/>
                              <w:ind w:left="-90"/>
                            </w:pPr>
                            <w:r w:rsidRPr="003A5529">
                              <w:t xml:space="preserve">Records identified from: </w:t>
                            </w:r>
                          </w:p>
                          <w:p w14:paraId="4E5434F6" w14:textId="74F58B40" w:rsidR="004B1C16" w:rsidRPr="00285C8A" w:rsidRDefault="004B1C16" w:rsidP="003A5529">
                            <w:pPr>
                              <w:ind w:left="-90" w:right="-131"/>
                              <w:rPr>
                                <w:sz w:val="18"/>
                                <w:szCs w:val="18"/>
                              </w:rPr>
                            </w:pPr>
                            <w:r w:rsidRPr="00285C8A">
                              <w:rPr>
                                <w:sz w:val="18"/>
                                <w:szCs w:val="18"/>
                              </w:rPr>
                              <w:t xml:space="preserve">Web of Science (WOS) search performed </w:t>
                            </w:r>
                            <w:r w:rsidR="00820D31">
                              <w:rPr>
                                <w:sz w:val="18"/>
                                <w:szCs w:val="18"/>
                              </w:rPr>
                              <w:t xml:space="preserve">on </w:t>
                            </w:r>
                            <w:r w:rsidRPr="00285C8A">
                              <w:rPr>
                                <w:sz w:val="18"/>
                                <w:szCs w:val="18"/>
                              </w:rPr>
                              <w:t>25 February 2022</w:t>
                            </w:r>
                            <w:r w:rsidR="00820D31">
                              <w:rPr>
                                <w:sz w:val="18"/>
                                <w:szCs w:val="18"/>
                              </w:rPr>
                              <w:t>,</w:t>
                            </w:r>
                            <w:r w:rsidRPr="00285C8A">
                              <w:rPr>
                                <w:sz w:val="18"/>
                                <w:szCs w:val="18"/>
                              </w:rPr>
                              <w:t xml:space="preserve"> “all fields” search category: [“causal loop diagram*”</w:t>
                            </w:r>
                            <w:r w:rsidR="003A5529">
                              <w:rPr>
                                <w:sz w:val="18"/>
                                <w:szCs w:val="18"/>
                              </w:rPr>
                              <w:t xml:space="preserve"> </w:t>
                            </w:r>
                            <w:r w:rsidRPr="00285C8A">
                              <w:rPr>
                                <w:sz w:val="18"/>
                                <w:szCs w:val="18"/>
                              </w:rPr>
                              <w:t>OR “system dynamics model*”</w:t>
                            </w:r>
                            <w:r w:rsidR="003A5529">
                              <w:rPr>
                                <w:sz w:val="18"/>
                                <w:szCs w:val="18"/>
                              </w:rPr>
                              <w:t xml:space="preserve"> </w:t>
                            </w:r>
                            <w:r w:rsidRPr="00285C8A">
                              <w:rPr>
                                <w:sz w:val="18"/>
                                <w:szCs w:val="18"/>
                              </w:rPr>
                              <w:t>OR “system dynamics simulation model*”</w:t>
                            </w:r>
                            <w:r w:rsidR="003A5529">
                              <w:rPr>
                                <w:sz w:val="18"/>
                                <w:szCs w:val="18"/>
                              </w:rPr>
                              <w:t xml:space="preserve"> </w:t>
                            </w:r>
                            <w:r w:rsidRPr="00285C8A">
                              <w:rPr>
                                <w:sz w:val="18"/>
                                <w:szCs w:val="18"/>
                              </w:rPr>
                              <w:t>OR “reinforcing feedback*”</w:t>
                            </w:r>
                            <w:r w:rsidR="003A5529">
                              <w:rPr>
                                <w:sz w:val="18"/>
                                <w:szCs w:val="18"/>
                              </w:rPr>
                              <w:t xml:space="preserve"> </w:t>
                            </w:r>
                            <w:r w:rsidRPr="00285C8A">
                              <w:rPr>
                                <w:sz w:val="18"/>
                                <w:szCs w:val="18"/>
                              </w:rPr>
                              <w:t>OR</w:t>
                            </w:r>
                            <w:r w:rsidR="003A5529">
                              <w:rPr>
                                <w:sz w:val="18"/>
                                <w:szCs w:val="18"/>
                              </w:rPr>
                              <w:t xml:space="preserve"> </w:t>
                            </w:r>
                            <w:r w:rsidRPr="00285C8A">
                              <w:rPr>
                                <w:sz w:val="18"/>
                                <w:szCs w:val="18"/>
                              </w:rPr>
                              <w:t>“balancing feedback*”</w:t>
                            </w:r>
                            <w:r w:rsidR="003A5529">
                              <w:rPr>
                                <w:sz w:val="18"/>
                                <w:szCs w:val="18"/>
                              </w:rPr>
                              <w:t xml:space="preserve"> </w:t>
                            </w:r>
                            <w:r w:rsidRPr="00285C8A">
                              <w:rPr>
                                <w:sz w:val="18"/>
                                <w:szCs w:val="18"/>
                              </w:rPr>
                              <w:t>OR</w:t>
                            </w:r>
                            <w:r w:rsidR="003A5529">
                              <w:rPr>
                                <w:sz w:val="18"/>
                                <w:szCs w:val="18"/>
                              </w:rPr>
                              <w:t xml:space="preserve"> </w:t>
                            </w:r>
                            <w:r w:rsidRPr="00285C8A">
                              <w:rPr>
                                <w:sz w:val="18"/>
                                <w:szCs w:val="18"/>
                              </w:rPr>
                              <w:t>“system dynamics framework”</w:t>
                            </w:r>
                            <w:r w:rsidR="003A5529">
                              <w:rPr>
                                <w:sz w:val="18"/>
                                <w:szCs w:val="18"/>
                              </w:rPr>
                              <w:t xml:space="preserve"> </w:t>
                            </w:r>
                            <w:r w:rsidRPr="00285C8A">
                              <w:rPr>
                                <w:sz w:val="18"/>
                                <w:szCs w:val="18"/>
                              </w:rPr>
                              <w:t>OR</w:t>
                            </w:r>
                            <w:r w:rsidR="003A5529">
                              <w:rPr>
                                <w:sz w:val="18"/>
                                <w:szCs w:val="18"/>
                              </w:rPr>
                              <w:t xml:space="preserve"> </w:t>
                            </w:r>
                            <w:r w:rsidRPr="00285C8A">
                              <w:rPr>
                                <w:sz w:val="18"/>
                                <w:szCs w:val="18"/>
                              </w:rPr>
                              <w:t>“feedback dynamics”],</w:t>
                            </w:r>
                            <w:r w:rsidR="003A5529">
                              <w:rPr>
                                <w:sz w:val="18"/>
                                <w:szCs w:val="18"/>
                              </w:rPr>
                              <w:t xml:space="preserve"> </w:t>
                            </w:r>
                            <w:r w:rsidRPr="00285C8A">
                              <w:rPr>
                                <w:sz w:val="18"/>
                                <w:szCs w:val="18"/>
                              </w:rPr>
                              <w:t>with publication date range set to 2018-01-01 through 2021-12-3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8716E" id="Rectangle 23" o:spid="_x0000_s1032" style="position:absolute;margin-left:50.45pt;margin-top:.55pt;width:3in;height:110.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" fillcolor="white [3201]" strokecolor="black [3213]" strokeweight="1pt">
                <v:textbox>
                  <w:txbxContent>
                    <w:p w14:paraId="386DCE88" w14:textId="77777777" w:rsidR="003A5529" w:rsidRPr="003A5529" w:rsidRDefault="004B1C16" w:rsidP="009D410B">
                      <w:pPr>
                        <w:spacing w:after="80"/>
                        <w:ind w:left="-90"/>
                      </w:pPr>
                      <w:r w:rsidRPr="003A5529">
                        <w:t xml:space="preserve">Records identified from: </w:t>
                      </w:r>
                    </w:p>
                    <w:p w14:paraId="4E5434F6" w14:textId="74F58B40" w:rsidR="004B1C16" w:rsidRPr="00285C8A" w:rsidRDefault="004B1C16" w:rsidP="003A5529">
                      <w:pPr>
                        <w:ind w:left="-90" w:right="-131"/>
                        <w:rPr>
                          <w:sz w:val="18"/>
                          <w:szCs w:val="18"/>
                        </w:rPr>
                      </w:pPr>
                      <w:r w:rsidRPr="00285C8A">
                        <w:rPr>
                          <w:sz w:val="18"/>
                          <w:szCs w:val="18"/>
                        </w:rPr>
                        <w:t xml:space="preserve">Web of Science (WOS) search performed </w:t>
                      </w:r>
                      <w:r w:rsidR="00820D31">
                        <w:rPr>
                          <w:sz w:val="18"/>
                          <w:szCs w:val="18"/>
                        </w:rPr>
                        <w:t xml:space="preserve">on </w:t>
                      </w:r>
                      <w:r w:rsidRPr="00285C8A">
                        <w:rPr>
                          <w:sz w:val="18"/>
                          <w:szCs w:val="18"/>
                        </w:rPr>
                        <w:t>25 February 2022</w:t>
                      </w:r>
                      <w:r w:rsidR="00820D31">
                        <w:rPr>
                          <w:sz w:val="18"/>
                          <w:szCs w:val="18"/>
                        </w:rPr>
                        <w:t>,</w:t>
                      </w:r>
                      <w:r w:rsidRPr="00285C8A">
                        <w:rPr>
                          <w:sz w:val="18"/>
                          <w:szCs w:val="18"/>
                        </w:rPr>
                        <w:t xml:space="preserve"> “all fields” search category: [“causal loop diagram*”</w:t>
                      </w:r>
                      <w:r w:rsidR="003A5529">
                        <w:rPr>
                          <w:sz w:val="18"/>
                          <w:szCs w:val="18"/>
                        </w:rPr>
                        <w:t xml:space="preserve"> </w:t>
                      </w:r>
                      <w:r w:rsidRPr="00285C8A">
                        <w:rPr>
                          <w:sz w:val="18"/>
                          <w:szCs w:val="18"/>
                        </w:rPr>
                        <w:t>OR “system dynamics model*”</w:t>
                      </w:r>
                      <w:r w:rsidR="003A5529">
                        <w:rPr>
                          <w:sz w:val="18"/>
                          <w:szCs w:val="18"/>
                        </w:rPr>
                        <w:t xml:space="preserve"> </w:t>
                      </w:r>
                      <w:r w:rsidRPr="00285C8A">
                        <w:rPr>
                          <w:sz w:val="18"/>
                          <w:szCs w:val="18"/>
                        </w:rPr>
                        <w:t>OR “system dynamics simulation model*”</w:t>
                      </w:r>
                      <w:r w:rsidR="003A5529">
                        <w:rPr>
                          <w:sz w:val="18"/>
                          <w:szCs w:val="18"/>
                        </w:rPr>
                        <w:t xml:space="preserve"> </w:t>
                      </w:r>
                      <w:r w:rsidRPr="00285C8A">
                        <w:rPr>
                          <w:sz w:val="18"/>
                          <w:szCs w:val="18"/>
                        </w:rPr>
                        <w:t>OR “reinforcing feedback*”</w:t>
                      </w:r>
                      <w:r w:rsidR="003A5529">
                        <w:rPr>
                          <w:sz w:val="18"/>
                          <w:szCs w:val="18"/>
                        </w:rPr>
                        <w:t xml:space="preserve"> </w:t>
                      </w:r>
                      <w:r w:rsidRPr="00285C8A">
                        <w:rPr>
                          <w:sz w:val="18"/>
                          <w:szCs w:val="18"/>
                        </w:rPr>
                        <w:t>OR</w:t>
                      </w:r>
                      <w:r w:rsidR="003A5529">
                        <w:rPr>
                          <w:sz w:val="18"/>
                          <w:szCs w:val="18"/>
                        </w:rPr>
                        <w:t xml:space="preserve"> </w:t>
                      </w:r>
                      <w:r w:rsidRPr="00285C8A">
                        <w:rPr>
                          <w:sz w:val="18"/>
                          <w:szCs w:val="18"/>
                        </w:rPr>
                        <w:t>“balancing feedback*”</w:t>
                      </w:r>
                      <w:r w:rsidR="003A5529">
                        <w:rPr>
                          <w:sz w:val="18"/>
                          <w:szCs w:val="18"/>
                        </w:rPr>
                        <w:t xml:space="preserve"> </w:t>
                      </w:r>
                      <w:r w:rsidRPr="00285C8A">
                        <w:rPr>
                          <w:sz w:val="18"/>
                          <w:szCs w:val="18"/>
                        </w:rPr>
                        <w:t>OR</w:t>
                      </w:r>
                      <w:r w:rsidR="003A5529">
                        <w:rPr>
                          <w:sz w:val="18"/>
                          <w:szCs w:val="18"/>
                        </w:rPr>
                        <w:t xml:space="preserve"> </w:t>
                      </w:r>
                      <w:r w:rsidRPr="00285C8A">
                        <w:rPr>
                          <w:sz w:val="18"/>
                          <w:szCs w:val="18"/>
                        </w:rPr>
                        <w:t>“system dynamics framework”</w:t>
                      </w:r>
                      <w:r w:rsidR="003A5529">
                        <w:rPr>
                          <w:sz w:val="18"/>
                          <w:szCs w:val="18"/>
                        </w:rPr>
                        <w:t xml:space="preserve"> </w:t>
                      </w:r>
                      <w:r w:rsidRPr="00285C8A">
                        <w:rPr>
                          <w:sz w:val="18"/>
                          <w:szCs w:val="18"/>
                        </w:rPr>
                        <w:t>OR</w:t>
                      </w:r>
                      <w:r w:rsidR="003A5529">
                        <w:rPr>
                          <w:sz w:val="18"/>
                          <w:szCs w:val="18"/>
                        </w:rPr>
                        <w:t xml:space="preserve"> </w:t>
                      </w:r>
                      <w:r w:rsidRPr="00285C8A">
                        <w:rPr>
                          <w:sz w:val="18"/>
                          <w:szCs w:val="18"/>
                        </w:rPr>
                        <w:t>“feedback dynamics”],</w:t>
                      </w:r>
                      <w:r w:rsidR="003A5529">
                        <w:rPr>
                          <w:sz w:val="18"/>
                          <w:szCs w:val="18"/>
                        </w:rPr>
                        <w:t xml:space="preserve"> </w:t>
                      </w:r>
                      <w:r w:rsidRPr="00285C8A">
                        <w:rPr>
                          <w:sz w:val="18"/>
                          <w:szCs w:val="18"/>
                        </w:rPr>
                        <w:t>with publication date range set to 2018-01-01 through 2021-12-31. </w:t>
                      </w:r>
                    </w:p>
                  </w:txbxContent>
                </v:textbox>
              </v:rect>
            </w:pict>
          </mc:Fallback>
        </mc:AlternateContent>
      </w:r>
      <w:r w:rsidR="007173F3" w:rsidRPr="008308F8">
        <w:rPr>
          <w:noProof/>
        </w:rPr>
        <mc:AlternateContent>
          <mc:Choice Requires="wps">
            <w:drawing>
              <wp:anchor distT="0" distB="0" distL="114300" distR="114300" simplePos="0" relativeHeight="251677696" behindDoc="0" locked="0" layoutInCell="1" allowOverlap="1" wp14:anchorId="3FD7F2B9" wp14:editId="010C6847">
                <wp:simplePos x="0" y="0"/>
                <wp:positionH relativeFrom="margin">
                  <wp:posOffset>3937000</wp:posOffset>
                </wp:positionH>
                <wp:positionV relativeFrom="paragraph">
                  <wp:posOffset>8255</wp:posOffset>
                </wp:positionV>
                <wp:extent cx="1965960" cy="1398905"/>
                <wp:effectExtent l="0" t="0" r="15240" b="10795"/>
                <wp:wrapNone/>
                <wp:docPr id="24" name="Rectangle 24"/>
                <wp:cNvGraphicFramePr/>
                <a:graphic xmlns:a="http://schemas.openxmlformats.org/drawingml/2006/main">
                  <a:graphicData uri="http://schemas.microsoft.com/office/word/2010/wordprocessingShape">
                    <wps:wsp>
                      <wps:cNvSpPr/>
                      <wps:spPr>
                        <a:xfrm>
                          <a:off x="0" y="0"/>
                          <a:ext cx="1965960" cy="13989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031547" w14:textId="3880204A" w:rsidR="004B1C16" w:rsidRDefault="004B1C16" w:rsidP="009903E4">
                            <w:pPr>
                              <w:spacing w:after="0"/>
                              <w:jc w:val="center"/>
                            </w:pPr>
                            <w:r>
                              <w:t>Records removed before screening: book chapters and conference proceedings</w:t>
                            </w:r>
                            <w:r w:rsidR="00585471">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D7F2B9" id="Rectangle 24" o:spid="_x0000_s1033" style="position:absolute;margin-left:310pt;margin-top:.65pt;width:154.8pt;height:110.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" fillcolor="white [3201]" strokecolor="black [3213]" strokeweight="1pt">
                <v:textbox>
                  <w:txbxContent>
                    <w:p w14:paraId="61031547" w14:textId="3880204A" w:rsidR="004B1C16" w:rsidRDefault="004B1C16" w:rsidP="009903E4">
                      <w:pPr>
                        <w:spacing w:after="0"/>
                        <w:jc w:val="center"/>
                      </w:pPr>
                      <w:r>
                        <w:t>Records removed before screening: book chapters and conference proceedings</w:t>
                      </w:r>
                      <w:r w:rsidR="00585471">
                        <w:t>*</w:t>
                      </w:r>
                    </w:p>
                  </w:txbxContent>
                </v:textbox>
                <w10:wrap anchorx="margin"/>
              </v:rect>
            </w:pict>
          </mc:Fallback>
        </mc:AlternateContent>
      </w:r>
    </w:p>
    <w:p w14:paraId="6855A59A" w14:textId="32DFF16A" w:rsidR="004B1C16" w:rsidRPr="008308F8" w:rsidRDefault="009D410B">
      <w:r w:rsidRPr="008308F8">
        <w:rPr>
          <w:noProof/>
        </w:rPr>
        <mc:AlternateContent>
          <mc:Choice Requires="wps">
            <w:drawing>
              <wp:anchor distT="0" distB="0" distL="114300" distR="114300" simplePos="0" relativeHeight="251681792" behindDoc="0" locked="0" layoutInCell="1" allowOverlap="1" wp14:anchorId="730DF222" wp14:editId="54090C76">
                <wp:simplePos x="0" y="0"/>
                <wp:positionH relativeFrom="column">
                  <wp:posOffset>161290</wp:posOffset>
                </wp:positionH>
                <wp:positionV relativeFrom="paragraph">
                  <wp:posOffset>80010</wp:posOffset>
                </wp:positionV>
                <wp:extent cx="393065" cy="683260"/>
                <wp:effectExtent l="0" t="0" r="26035" b="21590"/>
                <wp:wrapNone/>
                <wp:docPr id="3" name="Rectangle 3"/>
                <wp:cNvGraphicFramePr/>
                <a:graphic xmlns:a="http://schemas.openxmlformats.org/drawingml/2006/main">
                  <a:graphicData uri="http://schemas.microsoft.com/office/word/2010/wordprocessingShape">
                    <wps:wsp>
                      <wps:cNvSpPr/>
                      <wps:spPr>
                        <a:xfrm>
                          <a:off x="0" y="0"/>
                          <a:ext cx="393065" cy="6832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ABC162" w14:textId="62AA523C" w:rsidR="004B1C16" w:rsidRPr="002E0164" w:rsidRDefault="00447583" w:rsidP="004B1C16">
                            <w:pPr>
                              <w:jc w:val="center"/>
                              <w:rPr>
                                <w:sz w:val="24"/>
                                <w:szCs w:val="24"/>
                              </w:rPr>
                            </w:pPr>
                            <w:r>
                              <w:rPr>
                                <w:sz w:val="24"/>
                                <w:szCs w:val="24"/>
                              </w:rPr>
                              <w:t>WO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0DF222" id="Rectangle 3" o:spid="_x0000_s1034" style="position:absolute;margin-left:12.7pt;margin-top:6.3pt;width:30.95pt;height:5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" fillcolor="#4472c4 [3204]" strokecolor="#1f3763 [1604]" strokeweight="1pt">
                <v:textbox style="layout-flow:vertical;mso-layout-flow-alt:bottom-to-top">
                  <w:txbxContent>
                    <w:p w14:paraId="6CABC162" w14:textId="62AA523C" w:rsidR="004B1C16" w:rsidRPr="002E0164" w:rsidRDefault="00447583" w:rsidP="004B1C16">
                      <w:pPr>
                        <w:jc w:val="center"/>
                        <w:rPr>
                          <w:sz w:val="24"/>
                          <w:szCs w:val="24"/>
                        </w:rPr>
                      </w:pPr>
                      <w:r>
                        <w:rPr>
                          <w:sz w:val="24"/>
                          <w:szCs w:val="24"/>
                        </w:rPr>
                        <w:t>WOS</w:t>
                      </w:r>
                    </w:p>
                  </w:txbxContent>
                </v:textbox>
              </v:rect>
            </w:pict>
          </mc:Fallback>
        </mc:AlternateContent>
      </w:r>
    </w:p>
    <w:p w14:paraId="1285FC5E" w14:textId="2BAD613C" w:rsidR="004B1C16" w:rsidRPr="008308F8" w:rsidRDefault="007173F3">
      <w:r w:rsidRPr="008308F8">
        <w:rPr>
          <w:noProof/>
        </w:rPr>
        <mc:AlternateContent>
          <mc:Choice Requires="wps">
            <w:drawing>
              <wp:anchor distT="0" distB="0" distL="114300" distR="114300" simplePos="0" relativeHeight="251678720" behindDoc="0" locked="0" layoutInCell="1" allowOverlap="1" wp14:anchorId="54B23898" wp14:editId="7F203B81">
                <wp:simplePos x="0" y="0"/>
                <wp:positionH relativeFrom="column">
                  <wp:posOffset>3390900</wp:posOffset>
                </wp:positionH>
                <wp:positionV relativeFrom="paragraph">
                  <wp:posOffset>138430</wp:posOffset>
                </wp:positionV>
                <wp:extent cx="548640" cy="0"/>
                <wp:effectExtent l="0" t="76200" r="22860" b="95250"/>
                <wp:wrapNone/>
                <wp:docPr id="25" name="Straight Connector 25"/>
                <wp:cNvGraphicFramePr/>
                <a:graphic xmlns:a="http://schemas.openxmlformats.org/drawingml/2006/main">
                  <a:graphicData uri="http://schemas.microsoft.com/office/word/2010/wordprocessingShape">
                    <wps:wsp>
                      <wps:cNvCnPr/>
                      <wps:spPr>
                        <a:xfrm>
                          <a:off x="0" y="0"/>
                          <a:ext cx="548640" cy="0"/>
                        </a:xfrm>
                        <a:prstGeom prst="line">
                          <a:avLst/>
                        </a:prstGeom>
                        <a:ln w="15875">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5323B9" id="Straight Connector 2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pt,10.9pt" to="310.2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" strokecolor="black [3213]" strokeweight="1.25pt">
                <v:stroke endarrow="block" joinstyle="miter"/>
              </v:line>
            </w:pict>
          </mc:Fallback>
        </mc:AlternateContent>
      </w:r>
    </w:p>
    <w:p w14:paraId="6B10E8F9" w14:textId="02C67B37" w:rsidR="004B1C16" w:rsidRPr="008308F8" w:rsidRDefault="004B1C16"/>
    <w:p w14:paraId="1371B00B" w14:textId="05AF06FF" w:rsidR="004B1C16" w:rsidRPr="008308F8" w:rsidRDefault="003A5529">
      <w:r w:rsidRPr="008308F8">
        <w:rPr>
          <w:noProof/>
        </w:rPr>
        <mc:AlternateContent>
          <mc:Choice Requires="wps">
            <w:drawing>
              <wp:anchor distT="0" distB="0" distL="114300" distR="114300" simplePos="0" relativeHeight="251670528" behindDoc="0" locked="0" layoutInCell="1" allowOverlap="1" wp14:anchorId="18510773" wp14:editId="1B8543F6">
                <wp:simplePos x="0" y="0"/>
                <wp:positionH relativeFrom="column">
                  <wp:posOffset>1993900</wp:posOffset>
                </wp:positionH>
                <wp:positionV relativeFrom="paragraph">
                  <wp:posOffset>267970</wp:posOffset>
                </wp:positionV>
                <wp:extent cx="0" cy="406400"/>
                <wp:effectExtent l="76200" t="0" r="57150" b="50800"/>
                <wp:wrapNone/>
                <wp:docPr id="17" name="Straight Connector 17"/>
                <wp:cNvGraphicFramePr/>
                <a:graphic xmlns:a="http://schemas.openxmlformats.org/drawingml/2006/main">
                  <a:graphicData uri="http://schemas.microsoft.com/office/word/2010/wordprocessingShape">
                    <wps:wsp>
                      <wps:cNvCnPr/>
                      <wps:spPr>
                        <a:xfrm flipH="1">
                          <a:off x="0" y="0"/>
                          <a:ext cx="0" cy="406400"/>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710A51" id="Straight Connector 17"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pt,21.1pt" to="157pt,5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" strokecolor="black [3213]" strokeweight="1.25pt">
                <v:stroke endarrow="block" joinstyle="miter"/>
              </v:line>
            </w:pict>
          </mc:Fallback>
        </mc:AlternateContent>
      </w:r>
    </w:p>
    <w:p w14:paraId="17030A00" w14:textId="6AA3685B" w:rsidR="004B1C16" w:rsidRPr="008308F8" w:rsidRDefault="004B1C16"/>
    <w:p w14:paraId="19E75A68" w14:textId="0E979139" w:rsidR="004B1C16" w:rsidRPr="008308F8" w:rsidRDefault="00373D26">
      <w:r w:rsidRPr="008308F8">
        <w:rPr>
          <w:noProof/>
        </w:rPr>
        <mc:AlternateContent>
          <mc:Choice Requires="wps">
            <w:drawing>
              <wp:anchor distT="0" distB="0" distL="114300" distR="114300" simplePos="0" relativeHeight="251668480" behindDoc="0" locked="0" layoutInCell="1" allowOverlap="1" wp14:anchorId="06EF6458" wp14:editId="3EB02DEB">
                <wp:simplePos x="0" y="0"/>
                <wp:positionH relativeFrom="margin">
                  <wp:posOffset>3929380</wp:posOffset>
                </wp:positionH>
                <wp:positionV relativeFrom="paragraph">
                  <wp:posOffset>104140</wp:posOffset>
                </wp:positionV>
                <wp:extent cx="1965960" cy="1087120"/>
                <wp:effectExtent l="0" t="0" r="15240" b="17780"/>
                <wp:wrapNone/>
                <wp:docPr id="15" name="Rectangle 15"/>
                <wp:cNvGraphicFramePr/>
                <a:graphic xmlns:a="http://schemas.openxmlformats.org/drawingml/2006/main">
                  <a:graphicData uri="http://schemas.microsoft.com/office/word/2010/wordprocessingShape">
                    <wps:wsp>
                      <wps:cNvSpPr/>
                      <wps:spPr>
                        <a:xfrm>
                          <a:off x="0" y="0"/>
                          <a:ext cx="1965960" cy="10871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23B20F" w14:textId="77777777" w:rsidR="004B1C16" w:rsidRPr="0017173E" w:rsidRDefault="004B1C16" w:rsidP="004B1C16">
                            <w:pPr>
                              <w:jc w:val="center"/>
                            </w:pPr>
                            <w:r>
                              <w:t xml:space="preserve">Records </w:t>
                            </w:r>
                            <w:r w:rsidRPr="0017173E">
                              <w:t>excluded: (n=46)</w:t>
                            </w:r>
                          </w:p>
                          <w:p w14:paraId="6972E993" w14:textId="4A536139" w:rsidR="004B1C16" w:rsidRDefault="004B1C16" w:rsidP="009903E4">
                            <w:pPr>
                              <w:spacing w:after="0"/>
                              <w:jc w:val="center"/>
                            </w:pPr>
                            <w:r w:rsidRPr="0017173E">
                              <w:t xml:space="preserve">Reason(s): No </w:t>
                            </w:r>
                            <w:r w:rsidR="00373D26">
                              <w:t xml:space="preserve">CLD or no </w:t>
                            </w:r>
                            <w:r w:rsidRPr="0017173E">
                              <w:t>original model structure presented (n=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F6458" id="Rectangle 15" o:spid="_x0000_s1035" style="position:absolute;margin-left:309.4pt;margin-top:8.2pt;width:154.8pt;height:85.6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" fillcolor="white [3201]" strokecolor="black [3213]" strokeweight="1pt">
                <v:textbox>
                  <w:txbxContent>
                    <w:p w14:paraId="7923B20F" w14:textId="77777777" w:rsidR="004B1C16" w:rsidRPr="0017173E" w:rsidRDefault="004B1C16" w:rsidP="004B1C16">
                      <w:pPr>
                        <w:jc w:val="center"/>
                      </w:pPr>
                      <w:r>
                        <w:t xml:space="preserve">Records </w:t>
                      </w:r>
                      <w:r w:rsidRPr="0017173E">
                        <w:t>excluded: (n=46)</w:t>
                      </w:r>
                    </w:p>
                    <w:p w14:paraId="6972E993" w14:textId="4A536139" w:rsidR="004B1C16" w:rsidRDefault="004B1C16" w:rsidP="009903E4">
                      <w:pPr>
                        <w:spacing w:after="0"/>
                        <w:jc w:val="center"/>
                      </w:pPr>
                      <w:r w:rsidRPr="0017173E">
                        <w:t xml:space="preserve">Reason(s): No </w:t>
                      </w:r>
                      <w:r w:rsidR="00373D26">
                        <w:t xml:space="preserve">CLD or no </w:t>
                      </w:r>
                      <w:r w:rsidRPr="0017173E">
                        <w:t>original model structure presented (n=46)</w:t>
                      </w:r>
                    </w:p>
                  </w:txbxContent>
                </v:textbox>
                <w10:wrap anchorx="margin"/>
              </v:rect>
            </w:pict>
          </mc:Fallback>
        </mc:AlternateContent>
      </w:r>
      <w:r w:rsidR="009D410B" w:rsidRPr="008308F8">
        <w:rPr>
          <w:noProof/>
        </w:rPr>
        <mc:AlternateContent>
          <mc:Choice Requires="wps">
            <w:drawing>
              <wp:anchor distT="0" distB="0" distL="114300" distR="114300" simplePos="0" relativeHeight="251661312" behindDoc="0" locked="0" layoutInCell="1" allowOverlap="1" wp14:anchorId="2075256F" wp14:editId="1CB25ECF">
                <wp:simplePos x="0" y="0"/>
                <wp:positionH relativeFrom="margin">
                  <wp:posOffset>-309033</wp:posOffset>
                </wp:positionH>
                <wp:positionV relativeFrom="paragraph">
                  <wp:posOffset>102870</wp:posOffset>
                </wp:positionV>
                <wp:extent cx="393065" cy="2683933"/>
                <wp:effectExtent l="0" t="0" r="26035" b="21590"/>
                <wp:wrapNone/>
                <wp:docPr id="6" name="Rectangle 6"/>
                <wp:cNvGraphicFramePr/>
                <a:graphic xmlns:a="http://schemas.openxmlformats.org/drawingml/2006/main">
                  <a:graphicData uri="http://schemas.microsoft.com/office/word/2010/wordprocessingShape">
                    <wps:wsp>
                      <wps:cNvSpPr/>
                      <wps:spPr>
                        <a:xfrm>
                          <a:off x="0" y="0"/>
                          <a:ext cx="393065" cy="268393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FCAF5B" w14:textId="77777777" w:rsidR="004B1C16" w:rsidRPr="002E0164" w:rsidRDefault="004B1C16" w:rsidP="004B1C16">
                            <w:pPr>
                              <w:jc w:val="center"/>
                              <w:rPr>
                                <w:sz w:val="24"/>
                                <w:szCs w:val="24"/>
                              </w:rPr>
                            </w:pPr>
                            <w:r>
                              <w:rPr>
                                <w:sz w:val="24"/>
                                <w:szCs w:val="24"/>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75256F" id="Rectangle 6" o:spid="_x0000_s1036" style="position:absolute;margin-left:-24.35pt;margin-top:8.1pt;width:30.95pt;height:211.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" fillcolor="#4472c4 [3204]" strokecolor="#1f3763 [1604]" strokeweight="1pt">
                <v:textbox style="layout-flow:vertical;mso-layout-flow-alt:bottom-to-top">
                  <w:txbxContent>
                    <w:p w14:paraId="69FCAF5B" w14:textId="77777777" w:rsidR="004B1C16" w:rsidRPr="002E0164" w:rsidRDefault="004B1C16" w:rsidP="004B1C16">
                      <w:pPr>
                        <w:jc w:val="center"/>
                        <w:rPr>
                          <w:sz w:val="24"/>
                          <w:szCs w:val="24"/>
                        </w:rPr>
                      </w:pPr>
                      <w:r>
                        <w:rPr>
                          <w:sz w:val="24"/>
                          <w:szCs w:val="24"/>
                        </w:rPr>
                        <w:t>Screening</w:t>
                      </w:r>
                    </w:p>
                  </w:txbxContent>
                </v:textbox>
                <w10:wrap anchorx="margin"/>
              </v:rect>
            </w:pict>
          </mc:Fallback>
        </mc:AlternateContent>
      </w:r>
      <w:r w:rsidR="007173F3" w:rsidRPr="008308F8">
        <w:rPr>
          <w:noProof/>
        </w:rPr>
        <mc:AlternateContent>
          <mc:Choice Requires="wps">
            <w:drawing>
              <wp:anchor distT="0" distB="0" distL="114300" distR="114300" simplePos="0" relativeHeight="251667456" behindDoc="0" locked="0" layoutInCell="1" allowOverlap="1" wp14:anchorId="4CF3BD63" wp14:editId="0D495349">
                <wp:simplePos x="0" y="0"/>
                <wp:positionH relativeFrom="column">
                  <wp:posOffset>641350</wp:posOffset>
                </wp:positionH>
                <wp:positionV relativeFrom="paragraph">
                  <wp:posOffset>102235</wp:posOffset>
                </wp:positionV>
                <wp:extent cx="2743200" cy="1092200"/>
                <wp:effectExtent l="0" t="0" r="19050" b="12700"/>
                <wp:wrapNone/>
                <wp:docPr id="14" name="Rectangle 14"/>
                <wp:cNvGraphicFramePr/>
                <a:graphic xmlns:a="http://schemas.openxmlformats.org/drawingml/2006/main">
                  <a:graphicData uri="http://schemas.microsoft.com/office/word/2010/wordprocessingShape">
                    <wps:wsp>
                      <wps:cNvSpPr/>
                      <wps:spPr>
                        <a:xfrm>
                          <a:off x="0" y="0"/>
                          <a:ext cx="2743200" cy="1092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AB38B8" w14:textId="77777777" w:rsidR="004B1C16" w:rsidRDefault="004B1C16" w:rsidP="009903E4">
                            <w:pPr>
                              <w:spacing w:after="0"/>
                            </w:pPr>
                            <w:r>
                              <w:t>SDR full text studi</w:t>
                            </w:r>
                            <w:r w:rsidRPr="0017173E">
                              <w:t>es assessed for eligibility: (n=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3BD63" id="Rectangle 14" o:spid="_x0000_s1037" style="position:absolute;margin-left:50.5pt;margin-top:8.05pt;width:3in;height:8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" fillcolor="white [3201]" strokecolor="black [3213]" strokeweight="1pt">
                <v:textbox>
                  <w:txbxContent>
                    <w:p w14:paraId="3DAB38B8" w14:textId="77777777" w:rsidR="004B1C16" w:rsidRDefault="004B1C16" w:rsidP="009903E4">
                      <w:pPr>
                        <w:spacing w:after="0"/>
                      </w:pPr>
                      <w:r>
                        <w:t>SDR full text studi</w:t>
                      </w:r>
                      <w:r w:rsidRPr="0017173E">
                        <w:t>es assessed for eligibility: (n=82)</w:t>
                      </w:r>
                    </w:p>
                  </w:txbxContent>
                </v:textbox>
              </v:rect>
            </w:pict>
          </mc:Fallback>
        </mc:AlternateContent>
      </w:r>
    </w:p>
    <w:p w14:paraId="70D22A14" w14:textId="7F559C57" w:rsidR="004B1C16" w:rsidRPr="008308F8" w:rsidRDefault="007173F3">
      <w:r w:rsidRPr="008308F8">
        <w:rPr>
          <w:noProof/>
        </w:rPr>
        <mc:AlternateContent>
          <mc:Choice Requires="wps">
            <w:drawing>
              <wp:anchor distT="0" distB="0" distL="114300" distR="114300" simplePos="0" relativeHeight="251682816" behindDoc="0" locked="0" layoutInCell="1" allowOverlap="1" wp14:anchorId="52BA10E5" wp14:editId="510CC6E0">
                <wp:simplePos x="0" y="0"/>
                <wp:positionH relativeFrom="column">
                  <wp:posOffset>161290</wp:posOffset>
                </wp:positionH>
                <wp:positionV relativeFrom="paragraph">
                  <wp:posOffset>19050</wp:posOffset>
                </wp:positionV>
                <wp:extent cx="393192" cy="683260"/>
                <wp:effectExtent l="0" t="0" r="26035" b="21590"/>
                <wp:wrapNone/>
                <wp:docPr id="4" name="Rectangle 4"/>
                <wp:cNvGraphicFramePr/>
                <a:graphic xmlns:a="http://schemas.openxmlformats.org/drawingml/2006/main">
                  <a:graphicData uri="http://schemas.microsoft.com/office/word/2010/wordprocessingShape">
                    <wps:wsp>
                      <wps:cNvSpPr/>
                      <wps:spPr>
                        <a:xfrm>
                          <a:off x="0" y="0"/>
                          <a:ext cx="393192" cy="6832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CD1E23" w14:textId="77777777" w:rsidR="004B1C16" w:rsidRPr="002E0164" w:rsidRDefault="004B1C16" w:rsidP="004B1C16">
                            <w:pPr>
                              <w:jc w:val="center"/>
                              <w:rPr>
                                <w:sz w:val="24"/>
                                <w:szCs w:val="24"/>
                              </w:rPr>
                            </w:pPr>
                            <w:r>
                              <w:rPr>
                                <w:sz w:val="24"/>
                                <w:szCs w:val="24"/>
                              </w:rPr>
                              <w:t>SDR</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BA10E5" id="Rectangle 4" o:spid="_x0000_s1038" style="position:absolute;margin-left:12.7pt;margin-top:1.5pt;width:30.95pt;height:53.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" fillcolor="#4472c4 [3204]" strokecolor="#1f3763 [1604]" strokeweight="1pt">
                <v:textbox style="layout-flow:vertical;mso-layout-flow-alt:bottom-to-top">
                  <w:txbxContent>
                    <w:p w14:paraId="79CD1E23" w14:textId="77777777" w:rsidR="004B1C16" w:rsidRPr="002E0164" w:rsidRDefault="004B1C16" w:rsidP="004B1C16">
                      <w:pPr>
                        <w:jc w:val="center"/>
                        <w:rPr>
                          <w:sz w:val="24"/>
                          <w:szCs w:val="24"/>
                        </w:rPr>
                      </w:pPr>
                      <w:r>
                        <w:rPr>
                          <w:sz w:val="24"/>
                          <w:szCs w:val="24"/>
                        </w:rPr>
                        <w:t>SDR</w:t>
                      </w:r>
                    </w:p>
                  </w:txbxContent>
                </v:textbox>
              </v:rect>
            </w:pict>
          </mc:Fallback>
        </mc:AlternateContent>
      </w:r>
    </w:p>
    <w:p w14:paraId="60ED8B72" w14:textId="51F4020D" w:rsidR="004B1C16" w:rsidRPr="008308F8" w:rsidRDefault="003A5529">
      <w:r w:rsidRPr="008308F8">
        <w:rPr>
          <w:noProof/>
        </w:rPr>
        <mc:AlternateContent>
          <mc:Choice Requires="wps">
            <w:drawing>
              <wp:anchor distT="0" distB="0" distL="114300" distR="114300" simplePos="0" relativeHeight="251673600" behindDoc="0" locked="0" layoutInCell="1" allowOverlap="1" wp14:anchorId="1051F169" wp14:editId="14E022DA">
                <wp:simplePos x="0" y="0"/>
                <wp:positionH relativeFrom="column">
                  <wp:posOffset>3383280</wp:posOffset>
                </wp:positionH>
                <wp:positionV relativeFrom="paragraph">
                  <wp:posOffset>73660</wp:posOffset>
                </wp:positionV>
                <wp:extent cx="548640" cy="0"/>
                <wp:effectExtent l="0" t="76200" r="22860" b="95250"/>
                <wp:wrapNone/>
                <wp:docPr id="20" name="Straight Connector 20"/>
                <wp:cNvGraphicFramePr/>
                <a:graphic xmlns:a="http://schemas.openxmlformats.org/drawingml/2006/main">
                  <a:graphicData uri="http://schemas.microsoft.com/office/word/2010/wordprocessingShape">
                    <wps:wsp>
                      <wps:cNvCnPr/>
                      <wps:spPr>
                        <a:xfrm flipV="1">
                          <a:off x="0" y="0"/>
                          <a:ext cx="548640" cy="0"/>
                        </a:xfrm>
                        <a:prstGeom prst="line">
                          <a:avLst/>
                        </a:prstGeom>
                        <a:ln w="15875">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265196" id="Straight Connector 20"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4pt,5.8pt" to="309.6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" strokecolor="black [3213]" strokeweight="1.25pt">
                <v:stroke endarrow="block" joinstyle="miter"/>
              </v:line>
            </w:pict>
          </mc:Fallback>
        </mc:AlternateContent>
      </w:r>
    </w:p>
    <w:p w14:paraId="196B78EE" w14:textId="4B0AFB68" w:rsidR="004B1C16" w:rsidRPr="008308F8" w:rsidRDefault="004B1C16"/>
    <w:p w14:paraId="7F5BA06A" w14:textId="1D3F7E81" w:rsidR="004B1C16" w:rsidRPr="008308F8" w:rsidRDefault="008A34CD">
      <w:r w:rsidRPr="008308F8">
        <w:rPr>
          <w:noProof/>
        </w:rPr>
        <mc:AlternateContent>
          <mc:Choice Requires="wps">
            <w:drawing>
              <wp:anchor distT="0" distB="0" distL="114300" distR="114300" simplePos="0" relativeHeight="251672576" behindDoc="0" locked="0" layoutInCell="1" allowOverlap="1" wp14:anchorId="3BCA06FA" wp14:editId="6A2BC292">
                <wp:simplePos x="0" y="0"/>
                <wp:positionH relativeFrom="margin">
                  <wp:posOffset>3935095</wp:posOffset>
                </wp:positionH>
                <wp:positionV relativeFrom="paragraph">
                  <wp:posOffset>280942</wp:posOffset>
                </wp:positionV>
                <wp:extent cx="1965960" cy="1480185"/>
                <wp:effectExtent l="0" t="0" r="15240" b="24765"/>
                <wp:wrapNone/>
                <wp:docPr id="19" name="Rectangle 19"/>
                <wp:cNvGraphicFramePr/>
                <a:graphic xmlns:a="http://schemas.openxmlformats.org/drawingml/2006/main">
                  <a:graphicData uri="http://schemas.microsoft.com/office/word/2010/wordprocessingShape">
                    <wps:wsp>
                      <wps:cNvSpPr/>
                      <wps:spPr>
                        <a:xfrm>
                          <a:off x="0" y="0"/>
                          <a:ext cx="1965960" cy="14801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0A1CC0" w14:textId="77777777" w:rsidR="004B1C16" w:rsidRPr="0017173E" w:rsidRDefault="004B1C16" w:rsidP="004B1C16">
                            <w:pPr>
                              <w:spacing w:after="0" w:line="240" w:lineRule="auto"/>
                              <w:jc w:val="center"/>
                            </w:pPr>
                            <w:r>
                              <w:t xml:space="preserve">Records </w:t>
                            </w:r>
                            <w:r w:rsidRPr="0017173E">
                              <w:t>excluded: (n=1,667)</w:t>
                            </w:r>
                          </w:p>
                          <w:p w14:paraId="17FDCB4B" w14:textId="77777777" w:rsidR="004B1C16" w:rsidRPr="009903E4" w:rsidRDefault="004B1C16" w:rsidP="004B1C16">
                            <w:pPr>
                              <w:spacing w:after="0" w:line="240" w:lineRule="auto"/>
                              <w:jc w:val="center"/>
                              <w:rPr>
                                <w:sz w:val="10"/>
                                <w:szCs w:val="10"/>
                              </w:rPr>
                            </w:pPr>
                          </w:p>
                          <w:p w14:paraId="7E6CB20B" w14:textId="77777777" w:rsidR="004B1C16" w:rsidRPr="0017173E" w:rsidRDefault="004B1C16" w:rsidP="004B1C16">
                            <w:pPr>
                              <w:spacing w:after="0" w:line="240" w:lineRule="auto"/>
                              <w:jc w:val="center"/>
                            </w:pPr>
                            <w:r w:rsidRPr="0017173E">
                              <w:t xml:space="preserve">Reason(s): </w:t>
                            </w:r>
                          </w:p>
                          <w:p w14:paraId="2AF739DF" w14:textId="0F382767" w:rsidR="004B1C16" w:rsidRPr="0017173E" w:rsidRDefault="004B1C16" w:rsidP="004B1C16">
                            <w:pPr>
                              <w:spacing w:after="0" w:line="240" w:lineRule="auto"/>
                              <w:jc w:val="center"/>
                            </w:pPr>
                            <w:r w:rsidRPr="0017173E">
                              <w:t xml:space="preserve">No </w:t>
                            </w:r>
                            <w:r w:rsidR="00820D31">
                              <w:t>CLD</w:t>
                            </w:r>
                            <w:r w:rsidRPr="0017173E">
                              <w:t xml:space="preserve"> </w:t>
                            </w:r>
                            <w:r w:rsidR="00373D26">
                              <w:t xml:space="preserve">or no original model structure presented </w:t>
                            </w:r>
                            <w:r w:rsidRPr="0017173E">
                              <w:t>(n=23);</w:t>
                            </w:r>
                          </w:p>
                          <w:p w14:paraId="6973ECD0" w14:textId="77777777" w:rsidR="004B1C16" w:rsidRDefault="004B1C16" w:rsidP="004B1C16">
                            <w:pPr>
                              <w:spacing w:after="0" w:line="240" w:lineRule="auto"/>
                              <w:jc w:val="center"/>
                            </w:pPr>
                            <w:r w:rsidRPr="0017173E">
                              <w:t>Not screened because necessary number of studies already reached (n=1,644)</w:t>
                            </w:r>
                          </w:p>
                          <w:p w14:paraId="1F50C85F" w14:textId="77777777" w:rsidR="004B1C16" w:rsidRDefault="004B1C16" w:rsidP="004B1C16">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CA06FA" id="Rectangle 19" o:spid="_x0000_s1039" style="position:absolute;margin-left:309.85pt;margin-top:22.1pt;width:154.8pt;height:116.5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" fillcolor="white [3201]" strokecolor="black [3213]" strokeweight="1pt">
                <v:textbox>
                  <w:txbxContent>
                    <w:p w14:paraId="4D0A1CC0" w14:textId="77777777" w:rsidR="004B1C16" w:rsidRPr="0017173E" w:rsidRDefault="004B1C16" w:rsidP="004B1C16">
                      <w:pPr>
                        <w:spacing w:after="0" w:line="240" w:lineRule="auto"/>
                        <w:jc w:val="center"/>
                      </w:pPr>
                      <w:r>
                        <w:t xml:space="preserve">Records </w:t>
                      </w:r>
                      <w:r w:rsidRPr="0017173E">
                        <w:t>excluded: (n=1,667)</w:t>
                      </w:r>
                    </w:p>
                    <w:p w14:paraId="17FDCB4B" w14:textId="77777777" w:rsidR="004B1C16" w:rsidRPr="009903E4" w:rsidRDefault="004B1C16" w:rsidP="004B1C16">
                      <w:pPr>
                        <w:spacing w:after="0" w:line="240" w:lineRule="auto"/>
                        <w:jc w:val="center"/>
                        <w:rPr>
                          <w:sz w:val="10"/>
                          <w:szCs w:val="10"/>
                        </w:rPr>
                      </w:pPr>
                    </w:p>
                    <w:p w14:paraId="7E6CB20B" w14:textId="77777777" w:rsidR="004B1C16" w:rsidRPr="0017173E" w:rsidRDefault="004B1C16" w:rsidP="004B1C16">
                      <w:pPr>
                        <w:spacing w:after="0" w:line="240" w:lineRule="auto"/>
                        <w:jc w:val="center"/>
                      </w:pPr>
                      <w:r w:rsidRPr="0017173E">
                        <w:t xml:space="preserve">Reason(s): </w:t>
                      </w:r>
                    </w:p>
                    <w:p w14:paraId="2AF739DF" w14:textId="0F382767" w:rsidR="004B1C16" w:rsidRPr="0017173E" w:rsidRDefault="004B1C16" w:rsidP="004B1C16">
                      <w:pPr>
                        <w:spacing w:after="0" w:line="240" w:lineRule="auto"/>
                        <w:jc w:val="center"/>
                      </w:pPr>
                      <w:r w:rsidRPr="0017173E">
                        <w:t xml:space="preserve">No </w:t>
                      </w:r>
                      <w:r w:rsidR="00820D31">
                        <w:t>CLD</w:t>
                      </w:r>
                      <w:r w:rsidRPr="0017173E">
                        <w:t xml:space="preserve"> </w:t>
                      </w:r>
                      <w:r w:rsidR="00373D26">
                        <w:t xml:space="preserve">or no original model structure presented </w:t>
                      </w:r>
                      <w:r w:rsidRPr="0017173E">
                        <w:t>(n=23);</w:t>
                      </w:r>
                    </w:p>
                    <w:p w14:paraId="6973ECD0" w14:textId="77777777" w:rsidR="004B1C16" w:rsidRDefault="004B1C16" w:rsidP="004B1C16">
                      <w:pPr>
                        <w:spacing w:after="0" w:line="240" w:lineRule="auto"/>
                        <w:jc w:val="center"/>
                      </w:pPr>
                      <w:r w:rsidRPr="0017173E">
                        <w:t>Not screened because necessary number of studies already reached (n=1,644)</w:t>
                      </w:r>
                    </w:p>
                    <w:p w14:paraId="1F50C85F" w14:textId="77777777" w:rsidR="004B1C16" w:rsidRDefault="004B1C16" w:rsidP="004B1C16">
                      <w:pPr>
                        <w:spacing w:after="0" w:line="240" w:lineRule="auto"/>
                        <w:jc w:val="center"/>
                      </w:pPr>
                    </w:p>
                  </w:txbxContent>
                </v:textbox>
                <w10:wrap anchorx="margin"/>
              </v:rect>
            </w:pict>
          </mc:Fallback>
        </mc:AlternateContent>
      </w:r>
    </w:p>
    <w:p w14:paraId="431A683D" w14:textId="5CD61DBB" w:rsidR="004B1C16" w:rsidRPr="008308F8" w:rsidRDefault="004B1C16"/>
    <w:p w14:paraId="7DF6AC03" w14:textId="717D7894" w:rsidR="004B1C16" w:rsidRPr="008308F8" w:rsidRDefault="007173F3">
      <w:r w:rsidRPr="008308F8">
        <w:rPr>
          <w:noProof/>
        </w:rPr>
        <mc:AlternateContent>
          <mc:Choice Requires="wps">
            <w:drawing>
              <wp:anchor distT="0" distB="0" distL="114300" distR="114300" simplePos="0" relativeHeight="251683840" behindDoc="0" locked="0" layoutInCell="1" allowOverlap="1" wp14:anchorId="4B403836" wp14:editId="4C4A1C54">
                <wp:simplePos x="0" y="0"/>
                <wp:positionH relativeFrom="column">
                  <wp:posOffset>165735</wp:posOffset>
                </wp:positionH>
                <wp:positionV relativeFrom="paragraph">
                  <wp:posOffset>86995</wp:posOffset>
                </wp:positionV>
                <wp:extent cx="393192" cy="683740"/>
                <wp:effectExtent l="0" t="0" r="26035" b="21590"/>
                <wp:wrapNone/>
                <wp:docPr id="10" name="Rectangle 10"/>
                <wp:cNvGraphicFramePr/>
                <a:graphic xmlns:a="http://schemas.openxmlformats.org/drawingml/2006/main">
                  <a:graphicData uri="http://schemas.microsoft.com/office/word/2010/wordprocessingShape">
                    <wps:wsp>
                      <wps:cNvSpPr/>
                      <wps:spPr>
                        <a:xfrm>
                          <a:off x="0" y="0"/>
                          <a:ext cx="393192" cy="6837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A4D6B1" w14:textId="3B21B9EA" w:rsidR="004B1C16" w:rsidRPr="002E0164" w:rsidRDefault="00447583" w:rsidP="004B1C16">
                            <w:pPr>
                              <w:jc w:val="center"/>
                              <w:rPr>
                                <w:sz w:val="24"/>
                                <w:szCs w:val="24"/>
                              </w:rPr>
                            </w:pPr>
                            <w:r>
                              <w:rPr>
                                <w:sz w:val="24"/>
                                <w:szCs w:val="24"/>
                              </w:rPr>
                              <w:t>WO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403836" id="Rectangle 10" o:spid="_x0000_s1040" style="position:absolute;margin-left:13.05pt;margin-top:6.85pt;width:30.95pt;height:53.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" fillcolor="#4472c4 [3204]" strokecolor="#1f3763 [1604]" strokeweight="1pt">
                <v:textbox style="layout-flow:vertical;mso-layout-flow-alt:bottom-to-top">
                  <w:txbxContent>
                    <w:p w14:paraId="27A4D6B1" w14:textId="3B21B9EA" w:rsidR="004B1C16" w:rsidRPr="002E0164" w:rsidRDefault="00447583" w:rsidP="004B1C16">
                      <w:pPr>
                        <w:jc w:val="center"/>
                        <w:rPr>
                          <w:sz w:val="24"/>
                          <w:szCs w:val="24"/>
                        </w:rPr>
                      </w:pPr>
                      <w:r>
                        <w:rPr>
                          <w:sz w:val="24"/>
                          <w:szCs w:val="24"/>
                        </w:rPr>
                        <w:t>WOS</w:t>
                      </w:r>
                    </w:p>
                  </w:txbxContent>
                </v:textbox>
              </v:rect>
            </w:pict>
          </mc:Fallback>
        </mc:AlternateContent>
      </w:r>
    </w:p>
    <w:p w14:paraId="43C1B87F" w14:textId="4B2896A8" w:rsidR="004B1C16" w:rsidRPr="008308F8" w:rsidRDefault="003A5529">
      <w:r w:rsidRPr="008308F8">
        <w:rPr>
          <w:noProof/>
        </w:rPr>
        <mc:AlternateContent>
          <mc:Choice Requires="wps">
            <w:drawing>
              <wp:anchor distT="0" distB="0" distL="114300" distR="114300" simplePos="0" relativeHeight="251669504" behindDoc="0" locked="0" layoutInCell="1" allowOverlap="1" wp14:anchorId="67D29D8F" wp14:editId="79A8A497">
                <wp:simplePos x="0" y="0"/>
                <wp:positionH relativeFrom="column">
                  <wp:posOffset>3393440</wp:posOffset>
                </wp:positionH>
                <wp:positionV relativeFrom="paragraph">
                  <wp:posOffset>145415</wp:posOffset>
                </wp:positionV>
                <wp:extent cx="548640" cy="0"/>
                <wp:effectExtent l="0" t="76200" r="22860" b="95250"/>
                <wp:wrapNone/>
                <wp:docPr id="16" name="Straight Connector 16"/>
                <wp:cNvGraphicFramePr/>
                <a:graphic xmlns:a="http://schemas.openxmlformats.org/drawingml/2006/main">
                  <a:graphicData uri="http://schemas.microsoft.com/office/word/2010/wordprocessingShape">
                    <wps:wsp>
                      <wps:cNvCnPr/>
                      <wps:spPr>
                        <a:xfrm flipV="1">
                          <a:off x="0" y="0"/>
                          <a:ext cx="548640" cy="0"/>
                        </a:xfrm>
                        <a:prstGeom prst="line">
                          <a:avLst/>
                        </a:prstGeom>
                        <a:ln w="15875">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FD81DA" id="Straight Connector 16"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2pt,11.45pt" to="310.4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" strokecolor="black [3213]" strokeweight="1.25pt">
                <v:stroke endarrow="block" joinstyle="miter"/>
              </v:line>
            </w:pict>
          </mc:Fallback>
        </mc:AlternateContent>
      </w:r>
    </w:p>
    <w:p w14:paraId="3055468C" w14:textId="52802FD1" w:rsidR="004B1C16" w:rsidRPr="008308F8" w:rsidRDefault="004B1C16"/>
    <w:p w14:paraId="1AB73F4B" w14:textId="5B2369DF" w:rsidR="004B1C16" w:rsidRPr="008308F8" w:rsidRDefault="003A5529">
      <w:r w:rsidRPr="008308F8">
        <w:rPr>
          <w:noProof/>
        </w:rPr>
        <mc:AlternateContent>
          <mc:Choice Requires="wps">
            <w:drawing>
              <wp:anchor distT="0" distB="0" distL="114300" distR="114300" simplePos="0" relativeHeight="251674624" behindDoc="0" locked="0" layoutInCell="1" allowOverlap="1" wp14:anchorId="086AEA9A" wp14:editId="4F4AFDEC">
                <wp:simplePos x="0" y="0"/>
                <wp:positionH relativeFrom="column">
                  <wp:posOffset>2020196</wp:posOffset>
                </wp:positionH>
                <wp:positionV relativeFrom="paragraph">
                  <wp:posOffset>214331</wp:posOffset>
                </wp:positionV>
                <wp:extent cx="0" cy="258968"/>
                <wp:effectExtent l="76200" t="0" r="57150" b="65405"/>
                <wp:wrapNone/>
                <wp:docPr id="21" name="Straight Connector 21"/>
                <wp:cNvGraphicFramePr/>
                <a:graphic xmlns:a="http://schemas.openxmlformats.org/drawingml/2006/main">
                  <a:graphicData uri="http://schemas.microsoft.com/office/word/2010/wordprocessingShape">
                    <wps:wsp>
                      <wps:cNvCnPr/>
                      <wps:spPr>
                        <a:xfrm>
                          <a:off x="0" y="0"/>
                          <a:ext cx="0" cy="258968"/>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22F69A" id="Straight Connector 21"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05pt,16.9pt" to="159.05pt,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" strokecolor="black [3213]" strokeweight="1.25pt">
                <v:stroke endarrow="block" joinstyle="miter"/>
              </v:line>
            </w:pict>
          </mc:Fallback>
        </mc:AlternateContent>
      </w:r>
    </w:p>
    <w:p w14:paraId="45346E00" w14:textId="78A17217" w:rsidR="004B1C16" w:rsidRPr="008308F8" w:rsidRDefault="003A5529">
      <w:r w:rsidRPr="008308F8">
        <w:rPr>
          <w:noProof/>
        </w:rPr>
        <mc:AlternateContent>
          <mc:Choice Requires="wps">
            <w:drawing>
              <wp:anchor distT="0" distB="0" distL="114300" distR="114300" simplePos="0" relativeHeight="251662336" behindDoc="0" locked="0" layoutInCell="1" allowOverlap="1" wp14:anchorId="1563AE53" wp14:editId="3675F621">
                <wp:simplePos x="0" y="0"/>
                <wp:positionH relativeFrom="margin">
                  <wp:posOffset>-313765</wp:posOffset>
                </wp:positionH>
                <wp:positionV relativeFrom="paragraph">
                  <wp:posOffset>125805</wp:posOffset>
                </wp:positionV>
                <wp:extent cx="393065" cy="1490083"/>
                <wp:effectExtent l="0" t="0" r="26035" b="15240"/>
                <wp:wrapNone/>
                <wp:docPr id="7" name="Rectangle 7"/>
                <wp:cNvGraphicFramePr/>
                <a:graphic xmlns:a="http://schemas.openxmlformats.org/drawingml/2006/main">
                  <a:graphicData uri="http://schemas.microsoft.com/office/word/2010/wordprocessingShape">
                    <wps:wsp>
                      <wps:cNvSpPr/>
                      <wps:spPr>
                        <a:xfrm>
                          <a:off x="0" y="0"/>
                          <a:ext cx="393065" cy="149008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E6A1D9" w14:textId="77777777" w:rsidR="004B1C16" w:rsidRPr="002E0164" w:rsidRDefault="004B1C16" w:rsidP="004B1C16">
                            <w:pPr>
                              <w:jc w:val="center"/>
                              <w:rPr>
                                <w:sz w:val="24"/>
                                <w:szCs w:val="24"/>
                              </w:rPr>
                            </w:pPr>
                            <w:r>
                              <w:rPr>
                                <w:sz w:val="24"/>
                                <w:szCs w:val="24"/>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63AE53" id="Rectangle 7" o:spid="_x0000_s1041" style="position:absolute;margin-left:-24.7pt;margin-top:9.9pt;width:30.95pt;height:117.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" fillcolor="#4472c4 [3204]" strokecolor="#1f3763 [1604]" strokeweight="1pt">
                <v:textbox style="layout-flow:vertical;mso-layout-flow-alt:bottom-to-top">
                  <w:txbxContent>
                    <w:p w14:paraId="1FE6A1D9" w14:textId="77777777" w:rsidR="004B1C16" w:rsidRPr="002E0164" w:rsidRDefault="004B1C16" w:rsidP="004B1C16">
                      <w:pPr>
                        <w:jc w:val="center"/>
                        <w:rPr>
                          <w:sz w:val="24"/>
                          <w:szCs w:val="24"/>
                        </w:rPr>
                      </w:pPr>
                      <w:r>
                        <w:rPr>
                          <w:sz w:val="24"/>
                          <w:szCs w:val="24"/>
                        </w:rPr>
                        <w:t>Included</w:t>
                      </w:r>
                    </w:p>
                  </w:txbxContent>
                </v:textbox>
                <w10:wrap anchorx="margin"/>
              </v:rect>
            </w:pict>
          </mc:Fallback>
        </mc:AlternateContent>
      </w:r>
      <w:r w:rsidRPr="008308F8">
        <w:rPr>
          <w:noProof/>
        </w:rPr>
        <mc:AlternateContent>
          <mc:Choice Requires="wps">
            <w:drawing>
              <wp:anchor distT="0" distB="0" distL="114300" distR="114300" simplePos="0" relativeHeight="251684864" behindDoc="0" locked="0" layoutInCell="1" allowOverlap="1" wp14:anchorId="6E847607" wp14:editId="4ADE5AC0">
                <wp:simplePos x="0" y="0"/>
                <wp:positionH relativeFrom="column">
                  <wp:posOffset>159385</wp:posOffset>
                </wp:positionH>
                <wp:positionV relativeFrom="paragraph">
                  <wp:posOffset>130175</wp:posOffset>
                </wp:positionV>
                <wp:extent cx="393192" cy="683260"/>
                <wp:effectExtent l="0" t="0" r="26035" b="21590"/>
                <wp:wrapNone/>
                <wp:docPr id="12" name="Rectangle 12"/>
                <wp:cNvGraphicFramePr/>
                <a:graphic xmlns:a="http://schemas.openxmlformats.org/drawingml/2006/main">
                  <a:graphicData uri="http://schemas.microsoft.com/office/word/2010/wordprocessingShape">
                    <wps:wsp>
                      <wps:cNvSpPr/>
                      <wps:spPr>
                        <a:xfrm>
                          <a:off x="0" y="0"/>
                          <a:ext cx="393192" cy="6832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84C9D1" w14:textId="77777777" w:rsidR="004B1C16" w:rsidRPr="002E0164" w:rsidRDefault="004B1C16" w:rsidP="004B1C16">
                            <w:pPr>
                              <w:jc w:val="center"/>
                              <w:rPr>
                                <w:sz w:val="24"/>
                                <w:szCs w:val="24"/>
                              </w:rPr>
                            </w:pPr>
                            <w:r>
                              <w:rPr>
                                <w:sz w:val="24"/>
                                <w:szCs w:val="24"/>
                              </w:rPr>
                              <w:t>SDR</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847607" id="Rectangle 12" o:spid="_x0000_s1042" style="position:absolute;margin-left:12.55pt;margin-top:10.25pt;width:30.95pt;height:53.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" fillcolor="#4472c4 [3204]" strokecolor="#1f3763 [1604]" strokeweight="1pt">
                <v:textbox style="layout-flow:vertical;mso-layout-flow-alt:bottom-to-top">
                  <w:txbxContent>
                    <w:p w14:paraId="2384C9D1" w14:textId="77777777" w:rsidR="004B1C16" w:rsidRPr="002E0164" w:rsidRDefault="004B1C16" w:rsidP="004B1C16">
                      <w:pPr>
                        <w:jc w:val="center"/>
                        <w:rPr>
                          <w:sz w:val="24"/>
                          <w:szCs w:val="24"/>
                        </w:rPr>
                      </w:pPr>
                      <w:r>
                        <w:rPr>
                          <w:sz w:val="24"/>
                          <w:szCs w:val="24"/>
                        </w:rPr>
                        <w:t>SDR</w:t>
                      </w:r>
                    </w:p>
                  </w:txbxContent>
                </v:textbox>
              </v:rect>
            </w:pict>
          </mc:Fallback>
        </mc:AlternateContent>
      </w:r>
      <w:r w:rsidRPr="008308F8">
        <w:rPr>
          <w:noProof/>
        </w:rPr>
        <mc:AlternateContent>
          <mc:Choice Requires="wps">
            <w:drawing>
              <wp:anchor distT="0" distB="0" distL="114300" distR="114300" simplePos="0" relativeHeight="251675648" behindDoc="0" locked="0" layoutInCell="1" allowOverlap="1" wp14:anchorId="65C79803" wp14:editId="4F4C4620">
                <wp:simplePos x="0" y="0"/>
                <wp:positionH relativeFrom="column">
                  <wp:posOffset>647700</wp:posOffset>
                </wp:positionH>
                <wp:positionV relativeFrom="paragraph">
                  <wp:posOffset>189230</wp:posOffset>
                </wp:positionV>
                <wp:extent cx="2743200" cy="567690"/>
                <wp:effectExtent l="0" t="0" r="19050" b="22860"/>
                <wp:wrapNone/>
                <wp:docPr id="22" name="Rectangle 22"/>
                <wp:cNvGraphicFramePr/>
                <a:graphic xmlns:a="http://schemas.openxmlformats.org/drawingml/2006/main">
                  <a:graphicData uri="http://schemas.microsoft.com/office/word/2010/wordprocessingShape">
                    <wps:wsp>
                      <wps:cNvSpPr/>
                      <wps:spPr>
                        <a:xfrm>
                          <a:off x="0" y="0"/>
                          <a:ext cx="2743200" cy="5676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779D9E" w14:textId="77777777" w:rsidR="004B1C16" w:rsidRDefault="004B1C16" w:rsidP="009D410B">
                            <w:pPr>
                              <w:spacing w:after="0"/>
                            </w:pPr>
                            <w:r>
                              <w:t>SDR studies included in review (n=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79803" id="Rectangle 22" o:spid="_x0000_s1043" style="position:absolute;margin-left:51pt;margin-top:14.9pt;width:3in;height:44.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" fillcolor="white [3201]" strokecolor="black [3213]" strokeweight="1pt">
                <v:textbox>
                  <w:txbxContent>
                    <w:p w14:paraId="78779D9E" w14:textId="77777777" w:rsidR="004B1C16" w:rsidRDefault="004B1C16" w:rsidP="009D410B">
                      <w:pPr>
                        <w:spacing w:after="0"/>
                      </w:pPr>
                      <w:r>
                        <w:t>SDR studies included in review (n=36)</w:t>
                      </w:r>
                    </w:p>
                  </w:txbxContent>
                </v:textbox>
              </v:rect>
            </w:pict>
          </mc:Fallback>
        </mc:AlternateContent>
      </w:r>
    </w:p>
    <w:p w14:paraId="7315634C" w14:textId="6D625D16" w:rsidR="004B1C16" w:rsidRPr="008308F8" w:rsidRDefault="004B1C16"/>
    <w:p w14:paraId="128DA6E7" w14:textId="5F48B832" w:rsidR="004B1C16" w:rsidRPr="008308F8" w:rsidRDefault="004B1C16"/>
    <w:p w14:paraId="03CF2C8F" w14:textId="39483884" w:rsidR="004B1C16" w:rsidRPr="008308F8" w:rsidRDefault="003A5529">
      <w:r w:rsidRPr="008308F8">
        <w:rPr>
          <w:noProof/>
        </w:rPr>
        <mc:AlternateContent>
          <mc:Choice Requires="wps">
            <w:drawing>
              <wp:anchor distT="0" distB="0" distL="114300" distR="114300" simplePos="0" relativeHeight="251685888" behindDoc="0" locked="0" layoutInCell="1" allowOverlap="1" wp14:anchorId="65FB2716" wp14:editId="5D41DC86">
                <wp:simplePos x="0" y="0"/>
                <wp:positionH relativeFrom="column">
                  <wp:posOffset>162560</wp:posOffset>
                </wp:positionH>
                <wp:positionV relativeFrom="paragraph">
                  <wp:posOffset>76835</wp:posOffset>
                </wp:positionV>
                <wp:extent cx="393192" cy="683260"/>
                <wp:effectExtent l="0" t="0" r="26035" b="21590"/>
                <wp:wrapNone/>
                <wp:docPr id="27" name="Rectangle 27"/>
                <wp:cNvGraphicFramePr/>
                <a:graphic xmlns:a="http://schemas.openxmlformats.org/drawingml/2006/main">
                  <a:graphicData uri="http://schemas.microsoft.com/office/word/2010/wordprocessingShape">
                    <wps:wsp>
                      <wps:cNvSpPr/>
                      <wps:spPr>
                        <a:xfrm>
                          <a:off x="0" y="0"/>
                          <a:ext cx="393192" cy="6832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DBC796" w14:textId="17E611FD" w:rsidR="004B1C16" w:rsidRPr="002E0164" w:rsidRDefault="00447583" w:rsidP="004B1C16">
                            <w:pPr>
                              <w:jc w:val="center"/>
                              <w:rPr>
                                <w:sz w:val="24"/>
                                <w:szCs w:val="24"/>
                              </w:rPr>
                            </w:pPr>
                            <w:r>
                              <w:rPr>
                                <w:sz w:val="24"/>
                                <w:szCs w:val="24"/>
                              </w:rPr>
                              <w:t>WO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B2716" id="Rectangle 27" o:spid="_x0000_s1044" style="position:absolute;margin-left:12.8pt;margin-top:6.05pt;width:30.95pt;height:5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" fillcolor="#4472c4 [3204]" strokecolor="#1f3763 [1604]" strokeweight="1pt">
                <v:textbox style="layout-flow:vertical;mso-layout-flow-alt:bottom-to-top">
                  <w:txbxContent>
                    <w:p w14:paraId="6DDBC796" w14:textId="17E611FD" w:rsidR="004B1C16" w:rsidRPr="002E0164" w:rsidRDefault="00447583" w:rsidP="004B1C16">
                      <w:pPr>
                        <w:jc w:val="center"/>
                        <w:rPr>
                          <w:sz w:val="24"/>
                          <w:szCs w:val="24"/>
                        </w:rPr>
                      </w:pPr>
                      <w:r>
                        <w:rPr>
                          <w:sz w:val="24"/>
                          <w:szCs w:val="24"/>
                        </w:rPr>
                        <w:t>WOS</w:t>
                      </w:r>
                    </w:p>
                  </w:txbxContent>
                </v:textbox>
              </v:rect>
            </w:pict>
          </mc:Fallback>
        </mc:AlternateContent>
      </w:r>
      <w:r w:rsidRPr="008308F8">
        <w:rPr>
          <w:noProof/>
        </w:rPr>
        <mc:AlternateContent>
          <mc:Choice Requires="wps">
            <w:drawing>
              <wp:anchor distT="0" distB="0" distL="114300" distR="114300" simplePos="0" relativeHeight="251679744" behindDoc="0" locked="0" layoutInCell="1" allowOverlap="1" wp14:anchorId="1F66FBEE" wp14:editId="42B5F485">
                <wp:simplePos x="0" y="0"/>
                <wp:positionH relativeFrom="column">
                  <wp:posOffset>646430</wp:posOffset>
                </wp:positionH>
                <wp:positionV relativeFrom="paragraph">
                  <wp:posOffset>133350</wp:posOffset>
                </wp:positionV>
                <wp:extent cx="2743200" cy="567690"/>
                <wp:effectExtent l="0" t="0" r="19050" b="22860"/>
                <wp:wrapNone/>
                <wp:docPr id="26" name="Rectangle 26"/>
                <wp:cNvGraphicFramePr/>
                <a:graphic xmlns:a="http://schemas.openxmlformats.org/drawingml/2006/main">
                  <a:graphicData uri="http://schemas.microsoft.com/office/word/2010/wordprocessingShape">
                    <wps:wsp>
                      <wps:cNvSpPr/>
                      <wps:spPr>
                        <a:xfrm>
                          <a:off x="0" y="0"/>
                          <a:ext cx="2743200" cy="5676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3F2860" w14:textId="77777777" w:rsidR="004B1C16" w:rsidRDefault="004B1C16" w:rsidP="009D410B">
                            <w:pPr>
                              <w:spacing w:after="0"/>
                            </w:pPr>
                            <w:r>
                              <w:t>Non-SDR studies included in review (n=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6FBEE" id="Rectangle 26" o:spid="_x0000_s1045" style="position:absolute;margin-left:50.9pt;margin-top:10.5pt;width:3in;height:44.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" fillcolor="white [3201]" strokecolor="black [3213]" strokeweight="1pt">
                <v:textbox>
                  <w:txbxContent>
                    <w:p w14:paraId="383F2860" w14:textId="77777777" w:rsidR="004B1C16" w:rsidRDefault="004B1C16" w:rsidP="009D410B">
                      <w:pPr>
                        <w:spacing w:after="0"/>
                      </w:pPr>
                      <w:r>
                        <w:t>Non-SDR studies included in review (n=36)</w:t>
                      </w:r>
                    </w:p>
                  </w:txbxContent>
                </v:textbox>
              </v:rect>
            </w:pict>
          </mc:Fallback>
        </mc:AlternateContent>
      </w:r>
    </w:p>
    <w:p w14:paraId="4F09F3B0" w14:textId="774AF611" w:rsidR="004B1C16" w:rsidRPr="008308F8" w:rsidRDefault="004B1C16"/>
    <w:p w14:paraId="5311495E" w14:textId="77777777" w:rsidR="003A5529" w:rsidRPr="008308F8" w:rsidRDefault="003A5529"/>
    <w:p w14:paraId="667C991D" w14:textId="77777777" w:rsidR="003A5529" w:rsidRPr="008308F8" w:rsidRDefault="003A5529">
      <w:pPr>
        <w:rPr>
          <w:sz w:val="2"/>
          <w:szCs w:val="2"/>
        </w:rPr>
      </w:pPr>
    </w:p>
    <w:p w14:paraId="550ADF0D" w14:textId="619AA3C8" w:rsidR="009D410B" w:rsidRPr="008308F8" w:rsidRDefault="003A5529" w:rsidP="00D048C1">
      <w:pPr>
        <w:ind w:left="-540"/>
      </w:pPr>
      <w:r w:rsidRPr="008308F8">
        <w:rPr>
          <w:b/>
          <w:bCs/>
        </w:rPr>
        <w:t>Figure S-1</w:t>
      </w:r>
      <w:r w:rsidRPr="008308F8">
        <w:t>: PRISMA Flow Diagram</w:t>
      </w:r>
      <w:r w:rsidR="00D65279" w:rsidRPr="008308F8">
        <w:rPr>
          <w:vertAlign w:val="superscript"/>
        </w:rPr>
        <w:t>1</w:t>
      </w:r>
    </w:p>
    <w:p w14:paraId="6725ABF0" w14:textId="14C92F99" w:rsidR="005E72D4" w:rsidRPr="008308F8" w:rsidRDefault="00D65279" w:rsidP="00D048C1">
      <w:pPr>
        <w:spacing w:after="0"/>
        <w:ind w:left="-540" w:right="-90"/>
      </w:pPr>
      <w:r w:rsidRPr="008308F8">
        <w:rPr>
          <w:vertAlign w:val="superscript"/>
        </w:rPr>
        <w:lastRenderedPageBreak/>
        <w:t>1</w:t>
      </w:r>
      <w:r w:rsidR="00661387" w:rsidRPr="008308F8">
        <w:t>Searches were conducted in System Dynamics Review (</w:t>
      </w:r>
      <w:r w:rsidR="00661387" w:rsidRPr="008308F8">
        <w:rPr>
          <w:i/>
          <w:iCs/>
        </w:rPr>
        <w:t>SDR</w:t>
      </w:r>
      <w:r w:rsidR="00661387" w:rsidRPr="008308F8">
        <w:t>) and Web of Science (WOS) to identify articles in the same timeframe, 2018-2021, with the most</w:t>
      </w:r>
      <w:r w:rsidR="004050F4" w:rsidRPr="008308F8">
        <w:t>-cited</w:t>
      </w:r>
      <w:r w:rsidR="00661387" w:rsidRPr="008308F8">
        <w:t xml:space="preserve"> articles identified in the WOS search prioritized </w:t>
      </w:r>
      <w:r w:rsidR="00D069DA" w:rsidRPr="008308F8">
        <w:t>to</w:t>
      </w:r>
      <w:r w:rsidR="00661387" w:rsidRPr="008308F8">
        <w:t xml:space="preserve"> match the same article count as in the </w:t>
      </w:r>
      <w:r w:rsidR="00661387" w:rsidRPr="008308F8">
        <w:rPr>
          <w:i/>
          <w:iCs/>
        </w:rPr>
        <w:t>SDR</w:t>
      </w:r>
      <w:r w:rsidR="00661387" w:rsidRPr="008308F8">
        <w:t xml:space="preserve"> identification. Search terms used in WOS were chosen to produce articles </w:t>
      </w:r>
      <w:r w:rsidR="00474B25" w:rsidRPr="008308F8">
        <w:t>comparable to</w:t>
      </w:r>
      <w:r w:rsidR="00661387" w:rsidRPr="008308F8">
        <w:t xml:space="preserve"> those identified in the </w:t>
      </w:r>
      <w:r w:rsidR="00661387" w:rsidRPr="008308F8">
        <w:rPr>
          <w:i/>
          <w:iCs/>
        </w:rPr>
        <w:t>SDR</w:t>
      </w:r>
      <w:r w:rsidR="00661387" w:rsidRPr="008308F8">
        <w:t xml:space="preserve"> search. </w:t>
      </w:r>
    </w:p>
    <w:p w14:paraId="7E5A96A5" w14:textId="40ACC65F" w:rsidR="00661387" w:rsidRPr="008308F8" w:rsidRDefault="00661387" w:rsidP="00D048C1">
      <w:pPr>
        <w:ind w:left="-540" w:right="-90"/>
      </w:pPr>
      <w:r w:rsidRPr="008308F8">
        <w:t>*</w:t>
      </w:r>
      <w:r w:rsidR="00474B25" w:rsidRPr="008308F8">
        <w:t>Types of r</w:t>
      </w:r>
      <w:r w:rsidRPr="008308F8">
        <w:t xml:space="preserve">ecords removed during identification differed between </w:t>
      </w:r>
      <w:r w:rsidRPr="008308F8">
        <w:rPr>
          <w:i/>
          <w:iCs/>
        </w:rPr>
        <w:t>SDR</w:t>
      </w:r>
      <w:r w:rsidRPr="008308F8">
        <w:t xml:space="preserve"> and WOS searches as these article types </w:t>
      </w:r>
      <w:r w:rsidR="00D069DA" w:rsidRPr="008308F8">
        <w:t xml:space="preserve">were found </w:t>
      </w:r>
      <w:r w:rsidRPr="008308F8">
        <w:t xml:space="preserve">present in only </w:t>
      </w:r>
      <w:r w:rsidRPr="008308F8">
        <w:rPr>
          <w:i/>
          <w:iCs/>
        </w:rPr>
        <w:t>SDR</w:t>
      </w:r>
      <w:r w:rsidRPr="008308F8">
        <w:t xml:space="preserve"> and WOS search results, respectively.</w:t>
      </w:r>
      <w:r w:rsidR="00D069DA" w:rsidRPr="008308F8">
        <w:t xml:space="preserve"> </w:t>
      </w:r>
      <w:r w:rsidR="00D069DA" w:rsidRPr="008308F8">
        <w:rPr>
          <w:i/>
          <w:iCs/>
        </w:rPr>
        <w:t>SDR</w:t>
      </w:r>
      <w:r w:rsidR="00D069DA" w:rsidRPr="008308F8">
        <w:t xml:space="preserve"> and WOS articles were subject to the same exclusion rules in either search.</w:t>
      </w:r>
    </w:p>
    <w:p w14:paraId="5433B592" w14:textId="704CD16D" w:rsidR="00A56A8C" w:rsidRPr="008308F8" w:rsidRDefault="00A56A8C">
      <w:r w:rsidRPr="008308F8">
        <w:br w:type="page"/>
      </w:r>
    </w:p>
    <w:p w14:paraId="70F142A1" w14:textId="77777777" w:rsidR="00A56A8C" w:rsidRPr="008308F8" w:rsidRDefault="00A56A8C">
      <w:pPr>
        <w:rPr>
          <w:b/>
          <w:bCs/>
        </w:rPr>
        <w:sectPr w:rsidR="00A56A8C" w:rsidRPr="008308F8" w:rsidSect="00BB24B0">
          <w:footerReference w:type="default" r:id="rId7"/>
          <w:pgSz w:w="12240" w:h="15840"/>
          <w:pgMar w:top="1440" w:right="1440" w:bottom="990" w:left="1440" w:header="720" w:footer="270" w:gutter="0"/>
          <w:cols w:space="720"/>
          <w:docGrid w:linePitch="360"/>
        </w:sectPr>
      </w:pPr>
    </w:p>
    <w:p w14:paraId="1B861B10" w14:textId="6D0D2DD5" w:rsidR="00585471" w:rsidRPr="008308F8" w:rsidRDefault="000D4613" w:rsidP="00A52E31">
      <w:pPr>
        <w:spacing w:after="0"/>
        <w:ind w:left="-630"/>
      </w:pPr>
      <w:r w:rsidRPr="008308F8">
        <w:rPr>
          <w:b/>
          <w:bCs/>
        </w:rPr>
        <w:lastRenderedPageBreak/>
        <w:t xml:space="preserve">Table S-1: </w:t>
      </w:r>
      <w:r w:rsidRPr="008308F8">
        <w:t xml:space="preserve">Summary of </w:t>
      </w:r>
      <w:r w:rsidR="00912B40" w:rsidRPr="008308F8">
        <w:t>included articles &amp; CLD source(s) categorization</w:t>
      </w:r>
    </w:p>
    <w:tbl>
      <w:tblPr>
        <w:tblStyle w:val="TableGrid"/>
        <w:tblW w:w="14112" w:type="dxa"/>
        <w:tblInd w:w="-635" w:type="dxa"/>
        <w:tblLook w:val="04A0" w:firstRow="1" w:lastRow="0" w:firstColumn="1" w:lastColumn="0" w:noHBand="0" w:noVBand="1"/>
      </w:tblPr>
      <w:tblGrid>
        <w:gridCol w:w="1440"/>
        <w:gridCol w:w="1584"/>
        <w:gridCol w:w="1584"/>
        <w:gridCol w:w="1584"/>
        <w:gridCol w:w="1584"/>
        <w:gridCol w:w="1584"/>
        <w:gridCol w:w="1584"/>
        <w:gridCol w:w="1584"/>
        <w:gridCol w:w="1584"/>
      </w:tblGrid>
      <w:tr w:rsidR="00346B0F" w:rsidRPr="00346B0F" w14:paraId="6B0FD722" w14:textId="3581688C" w:rsidTr="00A52E31">
        <w:trPr>
          <w:trHeight w:val="346"/>
          <w:tblHeader/>
        </w:trPr>
        <w:tc>
          <w:tcPr>
            <w:tcW w:w="1440" w:type="dxa"/>
            <w:vAlign w:val="center"/>
            <w:hideMark/>
          </w:tcPr>
          <w:p w14:paraId="6010B319" w14:textId="77777777" w:rsidR="00346B0F" w:rsidRPr="00346B0F" w:rsidRDefault="00346B0F" w:rsidP="00346B0F">
            <w:pPr>
              <w:spacing w:before="100" w:beforeAutospacing="1"/>
              <w:rPr>
                <w:rFonts w:cstheme="minorHAnsi"/>
                <w:b/>
                <w:bCs/>
                <w:sz w:val="20"/>
                <w:szCs w:val="20"/>
              </w:rPr>
            </w:pPr>
            <w:r w:rsidRPr="00346B0F">
              <w:rPr>
                <w:rFonts w:cstheme="minorHAnsi"/>
                <w:b/>
                <w:bCs/>
                <w:sz w:val="20"/>
                <w:szCs w:val="20"/>
              </w:rPr>
              <w:t>Journal</w:t>
            </w:r>
          </w:p>
        </w:tc>
        <w:tc>
          <w:tcPr>
            <w:tcW w:w="1584" w:type="dxa"/>
            <w:vAlign w:val="center"/>
          </w:tcPr>
          <w:p w14:paraId="0B749CED" w14:textId="06E6DE97" w:rsidR="00346B0F" w:rsidRPr="00346B0F" w:rsidRDefault="00346B0F" w:rsidP="00346B0F">
            <w:pPr>
              <w:tabs>
                <w:tab w:val="left" w:pos="1392"/>
              </w:tabs>
              <w:spacing w:before="100" w:beforeAutospacing="1"/>
              <w:ind w:left="-108" w:right="-90"/>
              <w:jc w:val="center"/>
              <w:rPr>
                <w:rFonts w:cstheme="minorHAnsi"/>
                <w:b/>
                <w:bCs/>
                <w:sz w:val="20"/>
                <w:szCs w:val="20"/>
              </w:rPr>
            </w:pPr>
            <w:r w:rsidRPr="00346B0F">
              <w:rPr>
                <w:rFonts w:cstheme="minorHAnsi"/>
                <w:b/>
                <w:bCs/>
                <w:sz w:val="20"/>
                <w:szCs w:val="20"/>
              </w:rPr>
              <w:t>Literature-based (systematic review)</w:t>
            </w:r>
          </w:p>
        </w:tc>
        <w:tc>
          <w:tcPr>
            <w:tcW w:w="1584" w:type="dxa"/>
            <w:vAlign w:val="center"/>
            <w:hideMark/>
          </w:tcPr>
          <w:p w14:paraId="3A01793F" w14:textId="47F2C528" w:rsidR="00346B0F" w:rsidRPr="00346B0F" w:rsidRDefault="00346B0F" w:rsidP="00346B0F">
            <w:pPr>
              <w:spacing w:before="100" w:beforeAutospacing="1"/>
              <w:ind w:left="-108" w:right="-90"/>
              <w:jc w:val="center"/>
              <w:rPr>
                <w:rFonts w:cstheme="minorHAnsi"/>
                <w:b/>
                <w:bCs/>
                <w:sz w:val="20"/>
                <w:szCs w:val="20"/>
              </w:rPr>
            </w:pPr>
            <w:r w:rsidRPr="00346B0F">
              <w:rPr>
                <w:rFonts w:cstheme="minorHAnsi"/>
                <w:b/>
                <w:bCs/>
                <w:sz w:val="20"/>
                <w:szCs w:val="20"/>
              </w:rPr>
              <w:t>Literature-based (other approaches)</w:t>
            </w:r>
          </w:p>
        </w:tc>
        <w:tc>
          <w:tcPr>
            <w:tcW w:w="1584" w:type="dxa"/>
            <w:vAlign w:val="center"/>
            <w:hideMark/>
          </w:tcPr>
          <w:p w14:paraId="65952CD8" w14:textId="2F396B83" w:rsidR="00346B0F" w:rsidRPr="00346B0F" w:rsidRDefault="00346B0F" w:rsidP="00346B0F">
            <w:pPr>
              <w:spacing w:before="100" w:beforeAutospacing="1"/>
              <w:jc w:val="center"/>
              <w:rPr>
                <w:rFonts w:cstheme="minorHAnsi"/>
                <w:b/>
                <w:bCs/>
                <w:sz w:val="20"/>
                <w:szCs w:val="20"/>
              </w:rPr>
            </w:pPr>
            <w:r w:rsidRPr="00346B0F">
              <w:rPr>
                <w:rFonts w:cstheme="minorHAnsi"/>
                <w:b/>
                <w:bCs/>
                <w:sz w:val="20"/>
                <w:szCs w:val="20"/>
              </w:rPr>
              <w:t>Interview-based</w:t>
            </w:r>
          </w:p>
        </w:tc>
        <w:tc>
          <w:tcPr>
            <w:tcW w:w="1584" w:type="dxa"/>
            <w:vAlign w:val="center"/>
            <w:hideMark/>
          </w:tcPr>
          <w:p w14:paraId="26E634D6" w14:textId="2D4C789E" w:rsidR="00346B0F" w:rsidRPr="00346B0F" w:rsidRDefault="00346B0F" w:rsidP="00346B0F">
            <w:pPr>
              <w:spacing w:before="100" w:beforeAutospacing="1"/>
              <w:jc w:val="center"/>
              <w:rPr>
                <w:rFonts w:cstheme="minorHAnsi"/>
                <w:b/>
                <w:bCs/>
                <w:sz w:val="20"/>
                <w:szCs w:val="20"/>
              </w:rPr>
            </w:pPr>
            <w:r w:rsidRPr="00346B0F">
              <w:rPr>
                <w:rFonts w:cstheme="minorHAnsi"/>
                <w:b/>
                <w:bCs/>
                <w:sz w:val="20"/>
                <w:szCs w:val="20"/>
              </w:rPr>
              <w:t>Group model building</w:t>
            </w:r>
          </w:p>
        </w:tc>
        <w:tc>
          <w:tcPr>
            <w:tcW w:w="1584" w:type="dxa"/>
            <w:vAlign w:val="center"/>
            <w:hideMark/>
          </w:tcPr>
          <w:p w14:paraId="6885AB77" w14:textId="30442C46" w:rsidR="00346B0F" w:rsidRPr="00346B0F" w:rsidRDefault="00346B0F" w:rsidP="00346B0F">
            <w:pPr>
              <w:spacing w:before="100" w:beforeAutospacing="1"/>
              <w:jc w:val="center"/>
              <w:rPr>
                <w:rFonts w:cstheme="minorHAnsi"/>
                <w:b/>
                <w:bCs/>
                <w:sz w:val="20"/>
                <w:szCs w:val="20"/>
              </w:rPr>
            </w:pPr>
            <w:r w:rsidRPr="00346B0F">
              <w:rPr>
                <w:rFonts w:cstheme="minorHAnsi"/>
                <w:b/>
                <w:bCs/>
                <w:sz w:val="20"/>
                <w:szCs w:val="20"/>
              </w:rPr>
              <w:t>Authors' understanding of the system</w:t>
            </w:r>
          </w:p>
        </w:tc>
        <w:tc>
          <w:tcPr>
            <w:tcW w:w="1584" w:type="dxa"/>
            <w:vAlign w:val="center"/>
          </w:tcPr>
          <w:p w14:paraId="24264611" w14:textId="668798E8" w:rsidR="00346B0F" w:rsidRPr="00346B0F" w:rsidRDefault="006133F1" w:rsidP="00346B0F">
            <w:pPr>
              <w:spacing w:before="100" w:beforeAutospacing="1"/>
              <w:jc w:val="center"/>
              <w:rPr>
                <w:rFonts w:cstheme="minorHAnsi"/>
                <w:b/>
                <w:bCs/>
                <w:sz w:val="20"/>
                <w:szCs w:val="20"/>
              </w:rPr>
            </w:pPr>
            <w:r w:rsidRPr="006133F1">
              <w:rPr>
                <w:rFonts w:cstheme="minorHAnsi"/>
                <w:b/>
                <w:bCs/>
                <w:sz w:val="20"/>
                <w:szCs w:val="20"/>
              </w:rPr>
              <w:t>Inclusion of direct methods statement</w:t>
            </w:r>
          </w:p>
        </w:tc>
        <w:tc>
          <w:tcPr>
            <w:tcW w:w="1584" w:type="dxa"/>
            <w:vAlign w:val="center"/>
          </w:tcPr>
          <w:p w14:paraId="01A02E6D" w14:textId="67258114" w:rsidR="00346B0F" w:rsidRPr="00346B0F" w:rsidRDefault="006133F1" w:rsidP="00346B0F">
            <w:pPr>
              <w:spacing w:before="100" w:beforeAutospacing="1"/>
              <w:jc w:val="center"/>
              <w:rPr>
                <w:rFonts w:cstheme="minorHAnsi"/>
                <w:b/>
                <w:bCs/>
                <w:sz w:val="20"/>
                <w:szCs w:val="20"/>
              </w:rPr>
            </w:pPr>
            <w:r w:rsidRPr="006133F1">
              <w:rPr>
                <w:rFonts w:cstheme="minorHAnsi"/>
                <w:b/>
                <w:bCs/>
                <w:sz w:val="20"/>
                <w:szCs w:val="20"/>
              </w:rPr>
              <w:t>Clarity of CLD development</w:t>
            </w:r>
          </w:p>
        </w:tc>
        <w:tc>
          <w:tcPr>
            <w:tcW w:w="1584" w:type="dxa"/>
            <w:vAlign w:val="center"/>
          </w:tcPr>
          <w:p w14:paraId="40948E3D" w14:textId="1B315729" w:rsidR="00346B0F" w:rsidRPr="00346B0F" w:rsidRDefault="006133F1" w:rsidP="00346B0F">
            <w:pPr>
              <w:spacing w:before="100" w:beforeAutospacing="1"/>
              <w:jc w:val="center"/>
              <w:rPr>
                <w:rFonts w:cstheme="minorHAnsi"/>
                <w:b/>
                <w:bCs/>
                <w:sz w:val="20"/>
                <w:szCs w:val="20"/>
              </w:rPr>
            </w:pPr>
            <w:r w:rsidRPr="006133F1">
              <w:rPr>
                <w:rFonts w:cstheme="minorHAnsi"/>
                <w:b/>
                <w:bCs/>
                <w:sz w:val="20"/>
                <w:szCs w:val="20"/>
              </w:rPr>
              <w:t>Sources of individual causal links</w:t>
            </w:r>
          </w:p>
        </w:tc>
      </w:tr>
      <w:tr w:rsidR="00346B0F" w:rsidRPr="00346B0F" w14:paraId="30A2A18F" w14:textId="1E21A0AA" w:rsidTr="00A52E31">
        <w:trPr>
          <w:trHeight w:val="346"/>
        </w:trPr>
        <w:tc>
          <w:tcPr>
            <w:tcW w:w="1440" w:type="dxa"/>
            <w:vAlign w:val="center"/>
            <w:hideMark/>
          </w:tcPr>
          <w:p w14:paraId="59BD2A90"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1B40EA76" w14:textId="33832CB5"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6651A5C" w14:textId="13B4D44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FB0FEEE"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430E38C"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2967211"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617340B" w14:textId="4B4551F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1C112B95" w14:textId="3D65CE6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0B1D5FD2" w14:textId="05AC8B0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185AD68" w14:textId="00F1A866" w:rsidTr="00A52E31">
        <w:trPr>
          <w:trHeight w:val="346"/>
        </w:trPr>
        <w:tc>
          <w:tcPr>
            <w:tcW w:w="1440" w:type="dxa"/>
            <w:vAlign w:val="center"/>
            <w:hideMark/>
          </w:tcPr>
          <w:p w14:paraId="6A1CCB4E"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FD99C1B" w14:textId="0597143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2582DF7" w14:textId="246F609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BE82530"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3E76EB8"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08F38DF"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568E97F9" w14:textId="475D7EA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7657CC03" w14:textId="68D1A0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51D611DE" w14:textId="4D05EB7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a</w:t>
            </w:r>
          </w:p>
        </w:tc>
      </w:tr>
      <w:tr w:rsidR="00346B0F" w:rsidRPr="00346B0F" w14:paraId="513BDC33" w14:textId="1C785010" w:rsidTr="00A52E31">
        <w:trPr>
          <w:trHeight w:val="346"/>
        </w:trPr>
        <w:tc>
          <w:tcPr>
            <w:tcW w:w="1440" w:type="dxa"/>
            <w:vAlign w:val="center"/>
            <w:hideMark/>
          </w:tcPr>
          <w:p w14:paraId="305A6C4A"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25F472E" w14:textId="5724907D"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8E5B88A" w14:textId="3A469F6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FE5691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EFE555B"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E1D330A"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53AF3E43" w14:textId="7727263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5B116A9A" w14:textId="33F1309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4EA42FA8" w14:textId="46E113C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1F6384CE" w14:textId="0BC52291" w:rsidTr="00A52E31">
        <w:trPr>
          <w:trHeight w:val="346"/>
        </w:trPr>
        <w:tc>
          <w:tcPr>
            <w:tcW w:w="1440" w:type="dxa"/>
            <w:vAlign w:val="center"/>
            <w:hideMark/>
          </w:tcPr>
          <w:p w14:paraId="007B7B01"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E036927" w14:textId="031C729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7744A69" w14:textId="5C3A921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335757F4"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38D5F78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384F97B"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317D22A8" w14:textId="43C1733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3DC1AA4A" w14:textId="6F6EEE3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24CBC2AF" w14:textId="0DB55B8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840BC9B" w14:textId="37F87B48" w:rsidTr="00A52E31">
        <w:trPr>
          <w:trHeight w:val="346"/>
        </w:trPr>
        <w:tc>
          <w:tcPr>
            <w:tcW w:w="1440" w:type="dxa"/>
            <w:vAlign w:val="center"/>
            <w:hideMark/>
          </w:tcPr>
          <w:p w14:paraId="47EA9140"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1FACA78" w14:textId="538DF37E"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BF975BA" w14:textId="73E5CD1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4C2618C4" w14:textId="0F0972C3"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C90F9E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0CF3569"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37E5E090" w14:textId="0185B9B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4AFA782F" w14:textId="0233642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529E4C7A" w14:textId="0894D8A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6ED854F5" w14:textId="1DE8BD90" w:rsidTr="00A52E31">
        <w:trPr>
          <w:trHeight w:val="346"/>
        </w:trPr>
        <w:tc>
          <w:tcPr>
            <w:tcW w:w="1440" w:type="dxa"/>
            <w:vAlign w:val="center"/>
            <w:hideMark/>
          </w:tcPr>
          <w:p w14:paraId="669080BD"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4F6639E" w14:textId="612AFCF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031C6E4" w14:textId="1D363E0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0A7E854"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488ADA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A7A3F39"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4DFBF1DF" w14:textId="5148200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3850B9DC" w14:textId="57023F5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04BCFD9B" w14:textId="0C453C0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2CBF4367" w14:textId="6159D0F0" w:rsidTr="00A52E31">
        <w:trPr>
          <w:trHeight w:val="346"/>
        </w:trPr>
        <w:tc>
          <w:tcPr>
            <w:tcW w:w="1440" w:type="dxa"/>
            <w:vAlign w:val="center"/>
            <w:hideMark/>
          </w:tcPr>
          <w:p w14:paraId="7C402061"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A439A9C" w14:textId="048292B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F0EF593" w14:textId="3B586C6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BEFECC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E5C83F7"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E3F4824"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660A9042" w14:textId="571BEA2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1D07ECD1" w14:textId="64F384D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4DB178C7" w14:textId="6D3BB9F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28BF0094" w14:textId="2C735238" w:rsidTr="00A52E31">
        <w:trPr>
          <w:trHeight w:val="346"/>
        </w:trPr>
        <w:tc>
          <w:tcPr>
            <w:tcW w:w="1440" w:type="dxa"/>
            <w:vAlign w:val="center"/>
            <w:hideMark/>
          </w:tcPr>
          <w:p w14:paraId="40899458"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78DBCA88" w14:textId="69A294A2"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AB65613" w14:textId="1E8F41C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0111CC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B8AAEB9"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25DEFA2"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139AD02" w14:textId="275A29B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40348593" w14:textId="48FF74C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5F2605B5" w14:textId="0B2EBBB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3ED5F8B3" w14:textId="50B5E903" w:rsidTr="00A52E31">
        <w:trPr>
          <w:trHeight w:val="346"/>
        </w:trPr>
        <w:tc>
          <w:tcPr>
            <w:tcW w:w="1440" w:type="dxa"/>
            <w:vAlign w:val="center"/>
            <w:hideMark/>
          </w:tcPr>
          <w:p w14:paraId="428608BB"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6616BD2" w14:textId="6087525D"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E7328EF" w14:textId="22F5AFA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12F62CAC"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91C7FC8"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55EBF19"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2D70134D" w14:textId="1AE4771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0ED76339" w14:textId="49BA2AE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6DB90662" w14:textId="060D204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309C7FF2" w14:textId="6E36C5D3" w:rsidTr="00A52E31">
        <w:trPr>
          <w:trHeight w:val="346"/>
        </w:trPr>
        <w:tc>
          <w:tcPr>
            <w:tcW w:w="1440" w:type="dxa"/>
            <w:vAlign w:val="center"/>
            <w:hideMark/>
          </w:tcPr>
          <w:p w14:paraId="31B2C3F8"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105B019B" w14:textId="51A1033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2DE0E7D" w14:textId="2272275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BDEC180"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BB2418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0881BB9"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28E56911" w14:textId="409B683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242CDB7A" w14:textId="24FA7AA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465022F8" w14:textId="383F01C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0BE27FA1" w14:textId="0B5A4C8E" w:rsidTr="00A52E31">
        <w:trPr>
          <w:trHeight w:val="346"/>
        </w:trPr>
        <w:tc>
          <w:tcPr>
            <w:tcW w:w="1440" w:type="dxa"/>
            <w:vAlign w:val="center"/>
            <w:hideMark/>
          </w:tcPr>
          <w:p w14:paraId="7EE52494"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12EFEEAF" w14:textId="38436858"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6365AAB" w14:textId="0E594D1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E413ADE"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77C544E"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7BAFF56"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058E6242" w14:textId="6433E4D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7B97E31E" w14:textId="35DFED9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22378980" w14:textId="6AAB9F7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076FEAC2" w14:textId="47A2C9E4" w:rsidTr="00A52E31">
        <w:trPr>
          <w:trHeight w:val="346"/>
        </w:trPr>
        <w:tc>
          <w:tcPr>
            <w:tcW w:w="1440" w:type="dxa"/>
            <w:vAlign w:val="center"/>
            <w:hideMark/>
          </w:tcPr>
          <w:p w14:paraId="0B4700DC"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6416FD0" w14:textId="58D14DB3"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6786961" w14:textId="19A47C4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546F6130"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FF05C0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3087B52" w14:textId="14C6F19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63A31AAD" w14:textId="5512572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14434801" w14:textId="3BA542D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4B281A3A" w14:textId="4E02E2C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01F47C3A" w14:textId="5C82FA36" w:rsidTr="00A52E31">
        <w:trPr>
          <w:trHeight w:val="346"/>
        </w:trPr>
        <w:tc>
          <w:tcPr>
            <w:tcW w:w="1440" w:type="dxa"/>
            <w:vAlign w:val="center"/>
            <w:hideMark/>
          </w:tcPr>
          <w:p w14:paraId="6B8DD284"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AF1E72F" w14:textId="122E3D3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49A021D" w14:textId="276B503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34FCFD4"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7E4C1D1" w14:textId="46332D9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DEC6BE8"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479A2A50" w14:textId="5FC241C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2542B8AF" w14:textId="3A637C6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27C5CCF9" w14:textId="15A8BCA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A412D27" w14:textId="6A5540C0" w:rsidTr="00A52E31">
        <w:trPr>
          <w:trHeight w:val="346"/>
        </w:trPr>
        <w:tc>
          <w:tcPr>
            <w:tcW w:w="1440" w:type="dxa"/>
            <w:vAlign w:val="center"/>
            <w:hideMark/>
          </w:tcPr>
          <w:p w14:paraId="1B4E617D"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1BD4783" w14:textId="1A1658C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EAD39C6" w14:textId="0D3EEAA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68E4DE0"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C4E684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7029CAB"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01FABF1D" w14:textId="055A642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0C3942C6" w14:textId="77C208C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63A1ECD9" w14:textId="69D8CDB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32E00D48" w14:textId="56083EA3" w:rsidTr="00A52E31">
        <w:trPr>
          <w:trHeight w:val="346"/>
        </w:trPr>
        <w:tc>
          <w:tcPr>
            <w:tcW w:w="1440" w:type="dxa"/>
            <w:vAlign w:val="center"/>
            <w:hideMark/>
          </w:tcPr>
          <w:p w14:paraId="616E139F"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1A1FF390" w14:textId="4C16EE3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D7B3CDE" w14:textId="156D3892"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BDB09F5" w14:textId="2511835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D19D8C3"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39DAC18"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26F4FA1C" w14:textId="3D5870C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63465A0D" w14:textId="04EC060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1557CC15" w14:textId="6DAED0D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a</w:t>
            </w:r>
          </w:p>
        </w:tc>
      </w:tr>
      <w:tr w:rsidR="00346B0F" w:rsidRPr="00346B0F" w14:paraId="0D207305" w14:textId="643D0570" w:rsidTr="00A52E31">
        <w:trPr>
          <w:trHeight w:val="346"/>
        </w:trPr>
        <w:tc>
          <w:tcPr>
            <w:tcW w:w="1440" w:type="dxa"/>
            <w:vAlign w:val="center"/>
            <w:hideMark/>
          </w:tcPr>
          <w:p w14:paraId="586A4099"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72D9963C" w14:textId="67E9FA9E"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3020F87" w14:textId="56CF897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11A87E1"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1DBBAC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5991751"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703A62F9" w14:textId="668EB3B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2CDA9092" w14:textId="0B90D3F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1406824A" w14:textId="4E1F65F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1EFCDCD0" w14:textId="58C11A3D" w:rsidTr="00A52E31">
        <w:trPr>
          <w:trHeight w:val="346"/>
        </w:trPr>
        <w:tc>
          <w:tcPr>
            <w:tcW w:w="1440" w:type="dxa"/>
            <w:vAlign w:val="center"/>
            <w:hideMark/>
          </w:tcPr>
          <w:p w14:paraId="30E92C35"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6E1C974C" w14:textId="40136F28"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63BED50" w14:textId="20656D3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40C1106"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DF5C96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93D47EB"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468604D2" w14:textId="2597B56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1DCF9F67" w14:textId="481645B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03186956" w14:textId="197D8AD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06204F39" w14:textId="5A8DAD2E" w:rsidTr="00A52E31">
        <w:trPr>
          <w:trHeight w:val="346"/>
        </w:trPr>
        <w:tc>
          <w:tcPr>
            <w:tcW w:w="1440" w:type="dxa"/>
            <w:vAlign w:val="center"/>
            <w:hideMark/>
          </w:tcPr>
          <w:p w14:paraId="65AFD441"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7DBC396" w14:textId="3638AD2F"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00C3A47" w14:textId="3467C59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0248BBD"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511923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E246AC1"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5AD24E2B" w14:textId="00455D7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73D7487B" w14:textId="00203B0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0839AC9C" w14:textId="6F858BB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4FBDC5D5" w14:textId="279FA08F" w:rsidTr="00A52E31">
        <w:trPr>
          <w:trHeight w:val="346"/>
        </w:trPr>
        <w:tc>
          <w:tcPr>
            <w:tcW w:w="1440" w:type="dxa"/>
            <w:vAlign w:val="center"/>
            <w:hideMark/>
          </w:tcPr>
          <w:p w14:paraId="208C00C5"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D7CC6F4" w14:textId="62694C7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B0BA709" w14:textId="54EB2F2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913D3B1"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8AD1BD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4111E21" w14:textId="7C80B46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37957B9" w14:textId="714D72E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397132FE" w14:textId="433D420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31DF5728" w14:textId="201A34F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0BE3160B" w14:textId="601F5EC3" w:rsidTr="00A52E31">
        <w:trPr>
          <w:trHeight w:val="346"/>
        </w:trPr>
        <w:tc>
          <w:tcPr>
            <w:tcW w:w="1440" w:type="dxa"/>
            <w:vAlign w:val="center"/>
            <w:hideMark/>
          </w:tcPr>
          <w:p w14:paraId="3E5B614F"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13E2769B" w14:textId="2B5BDFF5"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6AFCEA9" w14:textId="16E96C0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19808B5"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092BD07"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86A9500"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4241AC08" w14:textId="286E092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03925FAC" w14:textId="2062ADF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2E8358C0" w14:textId="04B95D9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2C035D13" w14:textId="7FF08587" w:rsidTr="00A52E31">
        <w:trPr>
          <w:trHeight w:val="346"/>
        </w:trPr>
        <w:tc>
          <w:tcPr>
            <w:tcW w:w="1440" w:type="dxa"/>
            <w:vAlign w:val="center"/>
            <w:hideMark/>
          </w:tcPr>
          <w:p w14:paraId="21D14CD6"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240AD2ED" w14:textId="12A7CCF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5FED367" w14:textId="71ECC9E9"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C00FC3E"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CD9D0F5" w14:textId="0C13978F"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B321959"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57BADA09" w14:textId="5648107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6A42FCCA" w14:textId="25ABADC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493F8CB2" w14:textId="4637306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7FA59C22" w14:textId="26055DDC" w:rsidTr="00A52E31">
        <w:trPr>
          <w:trHeight w:val="346"/>
        </w:trPr>
        <w:tc>
          <w:tcPr>
            <w:tcW w:w="1440" w:type="dxa"/>
            <w:vAlign w:val="center"/>
            <w:hideMark/>
          </w:tcPr>
          <w:p w14:paraId="18167167"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1F3C4954" w14:textId="7A134A35"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FA3E624" w14:textId="4E4A9B7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DC0DA5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A84AE0B"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F15BAA1"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07A61B80" w14:textId="4E49536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4CE2977B" w14:textId="6E10C09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36EE888E" w14:textId="13BA94C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61C1C297" w14:textId="77F97BEF" w:rsidTr="00A52E31">
        <w:trPr>
          <w:trHeight w:val="346"/>
        </w:trPr>
        <w:tc>
          <w:tcPr>
            <w:tcW w:w="1440" w:type="dxa"/>
            <w:vAlign w:val="center"/>
            <w:hideMark/>
          </w:tcPr>
          <w:p w14:paraId="0F63C90E"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382A01A1" w14:textId="58025B6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7BC67AD" w14:textId="66D5EE7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1E2386E"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E9BC9FA"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9A03299"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79257CE3" w14:textId="77EADB2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6DF8962A" w14:textId="07E5615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3914838D" w14:textId="05D45D9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79142253" w14:textId="63077849" w:rsidTr="00A52E31">
        <w:trPr>
          <w:trHeight w:val="346"/>
        </w:trPr>
        <w:tc>
          <w:tcPr>
            <w:tcW w:w="1440" w:type="dxa"/>
            <w:vAlign w:val="center"/>
            <w:hideMark/>
          </w:tcPr>
          <w:p w14:paraId="6152FEBC"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E9E4BB9" w14:textId="3A3CE5D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24783FB" w14:textId="3E8D526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C9F0E3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CF26D78"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B5E3B42"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42BC59AA" w14:textId="3F171D8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13F58AA9" w14:textId="74D5B72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309E6DF9" w14:textId="45E0934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269A2A6F" w14:textId="48EDC10C" w:rsidTr="00A52E31">
        <w:trPr>
          <w:trHeight w:val="346"/>
        </w:trPr>
        <w:tc>
          <w:tcPr>
            <w:tcW w:w="1440" w:type="dxa"/>
            <w:vAlign w:val="center"/>
            <w:hideMark/>
          </w:tcPr>
          <w:p w14:paraId="1475B1B5"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0BB8E2DD" w14:textId="138C9076"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5224709" w14:textId="29CBD50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F0C087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BAD0F00"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9254A23"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0299EB87" w14:textId="537F26D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04855096" w14:textId="5002FA3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6413D029" w14:textId="1D45516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02DAF39" w14:textId="672596D3" w:rsidTr="00A52E31">
        <w:trPr>
          <w:trHeight w:val="346"/>
        </w:trPr>
        <w:tc>
          <w:tcPr>
            <w:tcW w:w="1440" w:type="dxa"/>
            <w:vAlign w:val="center"/>
            <w:hideMark/>
          </w:tcPr>
          <w:p w14:paraId="035AB8C6"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lastRenderedPageBreak/>
              <w:t>SDR</w:t>
            </w:r>
          </w:p>
        </w:tc>
        <w:tc>
          <w:tcPr>
            <w:tcW w:w="1584" w:type="dxa"/>
          </w:tcPr>
          <w:p w14:paraId="17123DF3" w14:textId="0B3F3EE6"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60115B9" w14:textId="4EE3DFE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12AB33D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CEFE26B"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9CE08A0"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5914B7E6" w14:textId="0751360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57A56D4D" w14:textId="5191D72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28180601" w14:textId="62F7A04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13619D26" w14:textId="3CAB16AD" w:rsidTr="00A52E31">
        <w:trPr>
          <w:trHeight w:val="346"/>
        </w:trPr>
        <w:tc>
          <w:tcPr>
            <w:tcW w:w="1440" w:type="dxa"/>
            <w:vAlign w:val="center"/>
            <w:hideMark/>
          </w:tcPr>
          <w:p w14:paraId="53A81A63"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D70AE5F" w14:textId="41F7DD7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1D29CF4" w14:textId="31DF454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7DC1FC5"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2BBAE51"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51B4CE4"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48323F09" w14:textId="50CC849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5788840F" w14:textId="51080CB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0A91BB2D" w14:textId="3CDCC39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022940EC" w14:textId="13C65609" w:rsidTr="00A52E31">
        <w:trPr>
          <w:trHeight w:val="346"/>
        </w:trPr>
        <w:tc>
          <w:tcPr>
            <w:tcW w:w="1440" w:type="dxa"/>
            <w:vAlign w:val="center"/>
            <w:hideMark/>
          </w:tcPr>
          <w:p w14:paraId="22D677E0"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9ED2150" w14:textId="40761E1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2893D69" w14:textId="46DE519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7605BCF5" w14:textId="23AD031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52EFEB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6EE61C4"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516C1CBE" w14:textId="7C483C0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30E74229" w14:textId="7A3430B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3ADF62F3" w14:textId="3F3D914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58B14F6C" w14:textId="26E3C94A" w:rsidTr="00A52E31">
        <w:trPr>
          <w:trHeight w:val="346"/>
        </w:trPr>
        <w:tc>
          <w:tcPr>
            <w:tcW w:w="1440" w:type="dxa"/>
            <w:vAlign w:val="center"/>
            <w:hideMark/>
          </w:tcPr>
          <w:p w14:paraId="03AC515D"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7136F78D" w14:textId="1FDDAE05"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1EC190B" w14:textId="7923E5E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989BE61"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45933BB"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D225204"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FD35FF9" w14:textId="37FC396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211EA0D6" w14:textId="6233C72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0BADDA87" w14:textId="776B80E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ACD70F9" w14:textId="27A51AD3" w:rsidTr="00A52E31">
        <w:trPr>
          <w:trHeight w:val="346"/>
        </w:trPr>
        <w:tc>
          <w:tcPr>
            <w:tcW w:w="1440" w:type="dxa"/>
            <w:vAlign w:val="center"/>
            <w:hideMark/>
          </w:tcPr>
          <w:p w14:paraId="2540D8B3"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462C798" w14:textId="728A0622"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EC14107" w14:textId="64C3BE2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6E86D6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DBADE2A"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4E9DCEF"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7813A062" w14:textId="723DDD8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1CD3A63E" w14:textId="4A69B2A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0402E9D2" w14:textId="53F7ACA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9E57DEF" w14:textId="7ED0D69B" w:rsidTr="00A52E31">
        <w:trPr>
          <w:trHeight w:val="346"/>
        </w:trPr>
        <w:tc>
          <w:tcPr>
            <w:tcW w:w="1440" w:type="dxa"/>
            <w:vAlign w:val="center"/>
            <w:hideMark/>
          </w:tcPr>
          <w:p w14:paraId="6673EA7B"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55E489B3" w14:textId="6ED809E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51546CD" w14:textId="1C8FDB8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C49F4C7"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C4022A7"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37E2887"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4E521C6" w14:textId="5FA833E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757356E8" w14:textId="52DCE51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2CC5F6CA" w14:textId="7F4D5C9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FE5E7B4" w14:textId="41996E3D" w:rsidTr="00A52E31">
        <w:trPr>
          <w:trHeight w:val="346"/>
        </w:trPr>
        <w:tc>
          <w:tcPr>
            <w:tcW w:w="1440" w:type="dxa"/>
            <w:vAlign w:val="center"/>
            <w:hideMark/>
          </w:tcPr>
          <w:p w14:paraId="241D3130"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0E45315" w14:textId="5D29B25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E627845" w14:textId="2331C43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2ACDDD1"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CC639DF" w14:textId="3F5CEBC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BA6FA88"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17B3075B" w14:textId="55E6511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1B1C9B1B" w14:textId="7FC1D4C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3626DF3F" w14:textId="4A0C553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1F1E8D02" w14:textId="0C4F3980" w:rsidTr="00A52E31">
        <w:trPr>
          <w:trHeight w:val="346"/>
        </w:trPr>
        <w:tc>
          <w:tcPr>
            <w:tcW w:w="1440" w:type="dxa"/>
            <w:vAlign w:val="center"/>
            <w:hideMark/>
          </w:tcPr>
          <w:p w14:paraId="61F6DC59"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0DEC091" w14:textId="2336DF5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A9BA01E" w14:textId="1254236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F5A6628"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A0DDC68"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0CD4D62"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5F401EC6" w14:textId="562F170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7BF85AD5" w14:textId="6793F3E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565D8D29" w14:textId="32020A1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0815AC93" w14:textId="5DFD376F" w:rsidTr="00A52E31">
        <w:trPr>
          <w:trHeight w:val="346"/>
        </w:trPr>
        <w:tc>
          <w:tcPr>
            <w:tcW w:w="1440" w:type="dxa"/>
            <w:vAlign w:val="center"/>
            <w:hideMark/>
          </w:tcPr>
          <w:p w14:paraId="7214487C"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3D8EE3A2" w14:textId="6F4705AF"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7D93C8C" w14:textId="3C8E639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13F4A2B9"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B13613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1850B78"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4CBE0062" w14:textId="1349EE4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797FA90D" w14:textId="1646A5B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5644797C" w14:textId="2F4FE60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307BEA76" w14:textId="1BF573EC" w:rsidTr="00A52E31">
        <w:trPr>
          <w:trHeight w:val="346"/>
        </w:trPr>
        <w:tc>
          <w:tcPr>
            <w:tcW w:w="1440" w:type="dxa"/>
            <w:vAlign w:val="center"/>
            <w:hideMark/>
          </w:tcPr>
          <w:p w14:paraId="428A3CCC"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26B2FAF0" w14:textId="5331C79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D776DE5" w14:textId="2DBF808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9BFD60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F82199C"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D1D84C9"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0AE30B8" w14:textId="273842C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625D356D" w14:textId="3466BAE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326CF176" w14:textId="641C743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5A3CE1EA" w14:textId="187815B5" w:rsidTr="00A52E31">
        <w:trPr>
          <w:trHeight w:val="346"/>
        </w:trPr>
        <w:tc>
          <w:tcPr>
            <w:tcW w:w="1440" w:type="dxa"/>
            <w:vAlign w:val="center"/>
            <w:hideMark/>
          </w:tcPr>
          <w:p w14:paraId="1CDE89BC"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SDR</w:t>
            </w:r>
          </w:p>
        </w:tc>
        <w:tc>
          <w:tcPr>
            <w:tcW w:w="1584" w:type="dxa"/>
          </w:tcPr>
          <w:p w14:paraId="4133AB67" w14:textId="48CA90F2"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96EB569" w14:textId="3B5183A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732467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EC76FAC"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413E4CA"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76019192" w14:textId="32A2AB4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613A9C43" w14:textId="2591D26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51E5926D" w14:textId="6642A7A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1F9B5D96" w14:textId="6F2F38FC" w:rsidTr="00A52E31">
        <w:trPr>
          <w:trHeight w:val="346"/>
        </w:trPr>
        <w:tc>
          <w:tcPr>
            <w:tcW w:w="1440" w:type="dxa"/>
            <w:vAlign w:val="center"/>
            <w:hideMark/>
          </w:tcPr>
          <w:p w14:paraId="6CB3A140"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13009DC8" w14:textId="6831C7B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1812506" w14:textId="7643682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327638B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C6B712A"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0E1558A"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1F30F7B9" w14:textId="26271F9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5A0813E3" w14:textId="45F2CC5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01AA1024" w14:textId="0E9667E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334BB443" w14:textId="7439DA77" w:rsidTr="00A52E31">
        <w:trPr>
          <w:trHeight w:val="346"/>
        </w:trPr>
        <w:tc>
          <w:tcPr>
            <w:tcW w:w="1440" w:type="dxa"/>
            <w:vAlign w:val="center"/>
            <w:hideMark/>
          </w:tcPr>
          <w:p w14:paraId="2661FDCA"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520E648E" w14:textId="0CB71DD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A2431A5" w14:textId="19B1B8E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99150E4"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6D945BE"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855813B"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67F2BBFE" w14:textId="3B1C95C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470BC97E" w14:textId="52ABE2F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6A7EF992" w14:textId="272F037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3DA2BEF1" w14:textId="24394276" w:rsidTr="00A52E31">
        <w:trPr>
          <w:trHeight w:val="346"/>
        </w:trPr>
        <w:tc>
          <w:tcPr>
            <w:tcW w:w="1440" w:type="dxa"/>
            <w:vAlign w:val="center"/>
            <w:hideMark/>
          </w:tcPr>
          <w:p w14:paraId="7A4F4388"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3415FF67" w14:textId="4A500FF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1A289C4" w14:textId="0D348D1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38C27EE" w14:textId="6EF9C68F"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2E49587" w14:textId="7F4348F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6491B23"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62FB532E" w14:textId="51A5792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20FBAE38" w14:textId="54257D1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43B77C56" w14:textId="3D3DF1B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4791E1BB" w14:textId="7129D66A" w:rsidTr="00A52E31">
        <w:trPr>
          <w:trHeight w:val="346"/>
        </w:trPr>
        <w:tc>
          <w:tcPr>
            <w:tcW w:w="1440" w:type="dxa"/>
            <w:vAlign w:val="center"/>
            <w:hideMark/>
          </w:tcPr>
          <w:p w14:paraId="27840A5B"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0AFAAECF" w14:textId="5E85404F"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5BAE379" w14:textId="4AF3EDE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DB581A1"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73AF42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BB63165"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01A4407" w14:textId="0C6DEE9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19E9C79F" w14:textId="7065ED4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6D13A547" w14:textId="114D2E1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D075C08" w14:textId="25B88FE7" w:rsidTr="00A52E31">
        <w:trPr>
          <w:trHeight w:val="346"/>
        </w:trPr>
        <w:tc>
          <w:tcPr>
            <w:tcW w:w="1440" w:type="dxa"/>
            <w:vAlign w:val="center"/>
            <w:hideMark/>
          </w:tcPr>
          <w:p w14:paraId="428DAE75"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78794D59" w14:textId="781DC18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2667089" w14:textId="4E10E04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EF7EB5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80B816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C712E3C"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EEC8F27" w14:textId="58ECF12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4C0E4925" w14:textId="14EC611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3475552E" w14:textId="4B55E68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23AEDAE" w14:textId="14518B66" w:rsidTr="00A52E31">
        <w:trPr>
          <w:trHeight w:val="346"/>
        </w:trPr>
        <w:tc>
          <w:tcPr>
            <w:tcW w:w="1440" w:type="dxa"/>
            <w:vAlign w:val="center"/>
            <w:hideMark/>
          </w:tcPr>
          <w:p w14:paraId="4E628D80"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7253E61F" w14:textId="0593E6F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7FBF18E" w14:textId="609940B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576E977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8B6C4D8"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6AA66EA"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73FDC1A1" w14:textId="397AB3B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64487031" w14:textId="334C92E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175D78B0" w14:textId="1BAC563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1F9E9577" w14:textId="77EBA6FD" w:rsidTr="00A52E31">
        <w:trPr>
          <w:trHeight w:val="346"/>
        </w:trPr>
        <w:tc>
          <w:tcPr>
            <w:tcW w:w="1440" w:type="dxa"/>
            <w:vAlign w:val="center"/>
            <w:hideMark/>
          </w:tcPr>
          <w:p w14:paraId="59BD21C6"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5A7A3304" w14:textId="08F3F72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F30D17E" w14:textId="17B01DF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EE1D6C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8F9111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61285A9" w14:textId="2DA670B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63E3D80C" w14:textId="3D74AC4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39B59237" w14:textId="400255B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26723AD0" w14:textId="349F4E9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9E0727D" w14:textId="0746FDA1" w:rsidTr="00A52E31">
        <w:trPr>
          <w:trHeight w:val="346"/>
        </w:trPr>
        <w:tc>
          <w:tcPr>
            <w:tcW w:w="1440" w:type="dxa"/>
            <w:vAlign w:val="center"/>
            <w:hideMark/>
          </w:tcPr>
          <w:p w14:paraId="21D8AD61"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415A4ABB" w14:textId="2ECB289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0C1B1A2" w14:textId="1D0419B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1C84E1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C67E78C"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92ACBFC"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6BB7560C" w14:textId="5E9682B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5BB09CF2" w14:textId="4F20B4F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497CC894" w14:textId="34CB3A7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4E40BFF3" w14:textId="5327AD5B" w:rsidTr="00A52E31">
        <w:trPr>
          <w:trHeight w:val="346"/>
        </w:trPr>
        <w:tc>
          <w:tcPr>
            <w:tcW w:w="1440" w:type="dxa"/>
            <w:vAlign w:val="center"/>
            <w:hideMark/>
          </w:tcPr>
          <w:p w14:paraId="32950DA3"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3883FC06" w14:textId="2A486A69"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2D58100" w14:textId="3FF1C0F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3C2C8A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299491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D952888" w14:textId="7BDB282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533166A" w14:textId="738E3BF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0C95B23C" w14:textId="32A086E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343262DC" w14:textId="5363D05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114EE9F6" w14:textId="0C0773DB" w:rsidTr="00A52E31">
        <w:trPr>
          <w:trHeight w:val="346"/>
        </w:trPr>
        <w:tc>
          <w:tcPr>
            <w:tcW w:w="1440" w:type="dxa"/>
            <w:vAlign w:val="center"/>
            <w:hideMark/>
          </w:tcPr>
          <w:p w14:paraId="25109F40"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4F33423C" w14:textId="719952A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5C97AE9" w14:textId="6ACE7B13"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D7D09E5"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0F17A7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AF34299" w14:textId="24E1FFA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C3D577E" w14:textId="373C689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5F900E52" w14:textId="2384E0D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14F45B8C" w14:textId="3BB2613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3539AE89" w14:textId="7D68CC2B" w:rsidTr="00A52E31">
        <w:trPr>
          <w:trHeight w:val="346"/>
        </w:trPr>
        <w:tc>
          <w:tcPr>
            <w:tcW w:w="1440" w:type="dxa"/>
            <w:vAlign w:val="center"/>
            <w:hideMark/>
          </w:tcPr>
          <w:p w14:paraId="1B7237F2"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78A8E156" w14:textId="4AB79FD2"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81CE068" w14:textId="7C80EA49"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6D9CE7E"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CD3BA60"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1A1BF6F"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06D4F91D" w14:textId="45491F6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07FCECB5" w14:textId="2147704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386D844F" w14:textId="4CAAA81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a</w:t>
            </w:r>
          </w:p>
        </w:tc>
      </w:tr>
      <w:tr w:rsidR="00346B0F" w:rsidRPr="00346B0F" w14:paraId="3B634405" w14:textId="5C7999BF" w:rsidTr="00A52E31">
        <w:trPr>
          <w:trHeight w:val="346"/>
        </w:trPr>
        <w:tc>
          <w:tcPr>
            <w:tcW w:w="1440" w:type="dxa"/>
            <w:vAlign w:val="center"/>
            <w:hideMark/>
          </w:tcPr>
          <w:p w14:paraId="00E993DE"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12E79E71" w14:textId="686815D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3874FFA" w14:textId="01D992F6"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913F13B"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D1A1BE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DAC7076"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558F3EBB" w14:textId="4A0017F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782EBF64" w14:textId="00A4E1E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400C266E" w14:textId="507B666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a</w:t>
            </w:r>
          </w:p>
        </w:tc>
      </w:tr>
      <w:tr w:rsidR="00346B0F" w:rsidRPr="00346B0F" w14:paraId="7552AEA4" w14:textId="2D2B0EF9" w:rsidTr="00A52E31">
        <w:trPr>
          <w:trHeight w:val="346"/>
        </w:trPr>
        <w:tc>
          <w:tcPr>
            <w:tcW w:w="1440" w:type="dxa"/>
            <w:vAlign w:val="center"/>
            <w:hideMark/>
          </w:tcPr>
          <w:p w14:paraId="6A3555E5"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175A8A3A" w14:textId="45A3CDBE"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E9D0DC1" w14:textId="5AB61BE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5A25762F"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A33D771"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1DCF93E"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3AA5EB3D" w14:textId="2915926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7D39ACD7" w14:textId="3B9E7C2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67EA2518" w14:textId="4A0E560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024F3784" w14:textId="1C9E043B" w:rsidTr="00A52E31">
        <w:trPr>
          <w:trHeight w:val="346"/>
        </w:trPr>
        <w:tc>
          <w:tcPr>
            <w:tcW w:w="1440" w:type="dxa"/>
            <w:vAlign w:val="center"/>
            <w:hideMark/>
          </w:tcPr>
          <w:p w14:paraId="0002B1BC"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424FFF30" w14:textId="28354746"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4F09BBF" w14:textId="077583D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D93BD09"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7C7E10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A11A763"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6A20DBE" w14:textId="23077E0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67DB51E5" w14:textId="71797A9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7514FE3B" w14:textId="5C612D0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458351CE" w14:textId="416A237B" w:rsidTr="00A52E31">
        <w:trPr>
          <w:trHeight w:val="346"/>
        </w:trPr>
        <w:tc>
          <w:tcPr>
            <w:tcW w:w="1440" w:type="dxa"/>
            <w:vAlign w:val="center"/>
            <w:hideMark/>
          </w:tcPr>
          <w:p w14:paraId="34117F6C"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4B3EF509" w14:textId="4509F8C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F0D791F" w14:textId="0E5467D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2EC8C60"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7D23137"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5B6EBDD"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2DC60E1" w14:textId="170A341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62D9C253" w14:textId="7D7D7DE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1FDFFDE0" w14:textId="525399B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778C8DC4" w14:textId="6F1B4C32" w:rsidTr="00A52E31">
        <w:trPr>
          <w:trHeight w:val="346"/>
        </w:trPr>
        <w:tc>
          <w:tcPr>
            <w:tcW w:w="1440" w:type="dxa"/>
            <w:vAlign w:val="center"/>
            <w:hideMark/>
          </w:tcPr>
          <w:p w14:paraId="59E6217A"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lastRenderedPageBreak/>
              <w:t>Other journals</w:t>
            </w:r>
          </w:p>
        </w:tc>
        <w:tc>
          <w:tcPr>
            <w:tcW w:w="1584" w:type="dxa"/>
          </w:tcPr>
          <w:p w14:paraId="64BEEBFB" w14:textId="0423DA32"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304B0D4" w14:textId="494B31B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560094B3"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F556F24"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B95A94C"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235630A7" w14:textId="6C3D3ED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54770CEB" w14:textId="049FFEB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0547017E" w14:textId="08FB993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570114E0" w14:textId="101104D6" w:rsidTr="00A52E31">
        <w:trPr>
          <w:trHeight w:val="346"/>
        </w:trPr>
        <w:tc>
          <w:tcPr>
            <w:tcW w:w="1440" w:type="dxa"/>
            <w:vAlign w:val="center"/>
            <w:hideMark/>
          </w:tcPr>
          <w:p w14:paraId="66278B24"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5EE519A8" w14:textId="4EDF1BFE"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55E87A0" w14:textId="571F5D38"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685D58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75D4BB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12DD997" w14:textId="1DC8A6C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41E05AB7" w14:textId="3731613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4762A26B" w14:textId="7C6B687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77F332D9" w14:textId="3F92EC1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47F6CAF2" w14:textId="47F29602" w:rsidTr="00A52E31">
        <w:trPr>
          <w:trHeight w:val="346"/>
        </w:trPr>
        <w:tc>
          <w:tcPr>
            <w:tcW w:w="1440" w:type="dxa"/>
            <w:vAlign w:val="center"/>
            <w:hideMark/>
          </w:tcPr>
          <w:p w14:paraId="5F8AB6DB"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6C7F65EB" w14:textId="5319EE35"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BE2B71D" w14:textId="69481232"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397DDA1"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341E3A5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6B0CEB6"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76A59D37" w14:textId="02778F1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7ACD1D52" w14:textId="3FBA08D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4071A936" w14:textId="5EF176D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4FB9A588" w14:textId="63755854" w:rsidTr="00A52E31">
        <w:trPr>
          <w:trHeight w:val="346"/>
        </w:trPr>
        <w:tc>
          <w:tcPr>
            <w:tcW w:w="1440" w:type="dxa"/>
            <w:vAlign w:val="center"/>
            <w:hideMark/>
          </w:tcPr>
          <w:p w14:paraId="61D493E8"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3A3A7A3D" w14:textId="006729A6"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DFA9CFE" w14:textId="6E75DA09"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265C8EB"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5D99099" w14:textId="3181972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68D2462" w14:textId="539128A2" w:rsidR="00346B0F" w:rsidRPr="00346B0F" w:rsidRDefault="00346B0F" w:rsidP="00346B0F">
            <w:pPr>
              <w:spacing w:before="100" w:beforeAutospacing="1"/>
              <w:jc w:val="center"/>
              <w:rPr>
                <w:rFonts w:cstheme="minorHAnsi"/>
                <w:sz w:val="20"/>
                <w:szCs w:val="20"/>
              </w:rPr>
            </w:pPr>
          </w:p>
        </w:tc>
        <w:tc>
          <w:tcPr>
            <w:tcW w:w="1584" w:type="dxa"/>
            <w:vAlign w:val="center"/>
          </w:tcPr>
          <w:p w14:paraId="26220828" w14:textId="706843E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2E79C55F" w14:textId="6B02118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27CA74F2" w14:textId="4966E71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a</w:t>
            </w:r>
          </w:p>
        </w:tc>
      </w:tr>
      <w:tr w:rsidR="00346B0F" w:rsidRPr="00346B0F" w14:paraId="27DCEA5F" w14:textId="1CF52702" w:rsidTr="00A52E31">
        <w:trPr>
          <w:trHeight w:val="346"/>
        </w:trPr>
        <w:tc>
          <w:tcPr>
            <w:tcW w:w="1440" w:type="dxa"/>
            <w:vAlign w:val="center"/>
            <w:hideMark/>
          </w:tcPr>
          <w:p w14:paraId="20103BC2"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1FCB20E6" w14:textId="1E854FB6"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C226CB4" w14:textId="7070507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2FB12ACE"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AC3EC84"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95548F7"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40096EB8" w14:textId="0BBB699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53CCCCB5" w14:textId="2FCEADB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03E628F5" w14:textId="26EAC92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12DBCD80" w14:textId="2FBDFF72" w:rsidTr="00A52E31">
        <w:trPr>
          <w:trHeight w:val="346"/>
        </w:trPr>
        <w:tc>
          <w:tcPr>
            <w:tcW w:w="1440" w:type="dxa"/>
            <w:vAlign w:val="center"/>
            <w:hideMark/>
          </w:tcPr>
          <w:p w14:paraId="611812A8"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4AA8ACD1" w14:textId="3A0123ED"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BF8ADDA" w14:textId="4EB9D83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5E323605" w14:textId="774B9FA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74F5600"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9A32553"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4622F747" w14:textId="1833B33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1DAD6FDD" w14:textId="126DFFF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26FD73FC" w14:textId="21029F0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4DCAD540" w14:textId="64574D88" w:rsidTr="00A52E31">
        <w:trPr>
          <w:trHeight w:val="346"/>
        </w:trPr>
        <w:tc>
          <w:tcPr>
            <w:tcW w:w="1440" w:type="dxa"/>
            <w:vAlign w:val="center"/>
            <w:hideMark/>
          </w:tcPr>
          <w:p w14:paraId="15677401"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027B9673" w14:textId="2782D5E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489B4A6" w14:textId="0CEEF4BD"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1E3F63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169280C"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A321134"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B356313" w14:textId="7C9B644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71671956" w14:textId="70639D8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04464316" w14:textId="389E85A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6AACD621" w14:textId="16884CF4" w:rsidTr="00A52E31">
        <w:trPr>
          <w:trHeight w:val="346"/>
        </w:trPr>
        <w:tc>
          <w:tcPr>
            <w:tcW w:w="1440" w:type="dxa"/>
            <w:vAlign w:val="center"/>
            <w:hideMark/>
          </w:tcPr>
          <w:p w14:paraId="7963DE86"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7E34CAF1" w14:textId="1D773619"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B2125C9" w14:textId="5A47592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11B34FB6" w14:textId="02D0AAC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705BBBB" w14:textId="1A34DC5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1FFBAC5" w14:textId="78F641C9" w:rsidR="00346B0F" w:rsidRPr="00346B0F" w:rsidRDefault="00346B0F" w:rsidP="00346B0F">
            <w:pPr>
              <w:spacing w:before="100" w:beforeAutospacing="1"/>
              <w:jc w:val="center"/>
              <w:rPr>
                <w:rFonts w:cstheme="minorHAnsi"/>
                <w:sz w:val="20"/>
                <w:szCs w:val="20"/>
              </w:rPr>
            </w:pPr>
          </w:p>
        </w:tc>
        <w:tc>
          <w:tcPr>
            <w:tcW w:w="1584" w:type="dxa"/>
            <w:vAlign w:val="center"/>
          </w:tcPr>
          <w:p w14:paraId="673C7BDA" w14:textId="34793FA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17D8D399" w14:textId="2A8B3B5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05FCFBB2" w14:textId="3A712EE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1A553E6E" w14:textId="555080FA" w:rsidTr="00A52E31">
        <w:trPr>
          <w:trHeight w:val="346"/>
        </w:trPr>
        <w:tc>
          <w:tcPr>
            <w:tcW w:w="1440" w:type="dxa"/>
            <w:vAlign w:val="center"/>
            <w:hideMark/>
          </w:tcPr>
          <w:p w14:paraId="039FA388"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0F0EA7D4" w14:textId="50D54BBE"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05D28D3" w14:textId="4A5A8E3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00F4024B" w14:textId="1A46ABBE"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C08B058" w14:textId="243744E8"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461E32E"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71F8940" w14:textId="2320749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7BBD0FAD" w14:textId="2F265CB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0C70E232" w14:textId="6DBF9C5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B2B4048" w14:textId="61A256CD" w:rsidTr="00A52E31">
        <w:trPr>
          <w:trHeight w:val="346"/>
        </w:trPr>
        <w:tc>
          <w:tcPr>
            <w:tcW w:w="1440" w:type="dxa"/>
            <w:vAlign w:val="center"/>
            <w:hideMark/>
          </w:tcPr>
          <w:p w14:paraId="5348D488"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525BF981" w14:textId="7EDAB7F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A945A70" w14:textId="40492D4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85E4AEF" w14:textId="775B4A8D"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46DA146" w14:textId="0447EE0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CD0A3DD" w14:textId="56822355" w:rsidR="00346B0F" w:rsidRPr="00346B0F" w:rsidRDefault="00346B0F" w:rsidP="00346B0F">
            <w:pPr>
              <w:spacing w:before="100" w:beforeAutospacing="1"/>
              <w:jc w:val="center"/>
              <w:rPr>
                <w:rFonts w:cstheme="minorHAnsi"/>
                <w:sz w:val="20"/>
                <w:szCs w:val="20"/>
              </w:rPr>
            </w:pPr>
          </w:p>
        </w:tc>
        <w:tc>
          <w:tcPr>
            <w:tcW w:w="1584" w:type="dxa"/>
            <w:vAlign w:val="center"/>
          </w:tcPr>
          <w:p w14:paraId="0F6610B3" w14:textId="6ADE8B5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2CBF1AA4" w14:textId="7694E75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2BE8F0FB" w14:textId="497CDBB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89F887A" w14:textId="2271A65A" w:rsidTr="00A52E31">
        <w:trPr>
          <w:trHeight w:val="346"/>
        </w:trPr>
        <w:tc>
          <w:tcPr>
            <w:tcW w:w="1440" w:type="dxa"/>
            <w:vAlign w:val="center"/>
            <w:hideMark/>
          </w:tcPr>
          <w:p w14:paraId="754DF2AE"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143C67A0" w14:textId="5A7E6E0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57CC59A" w14:textId="2D7FA07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EB59915" w14:textId="59924998"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7BEA973" w14:textId="5C1E44A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8776D0E"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3ABC3D39" w14:textId="5606AC5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24297D28" w14:textId="590F494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7D078403" w14:textId="3A7BB67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69E3B875" w14:textId="24606592" w:rsidTr="00A52E31">
        <w:trPr>
          <w:trHeight w:val="346"/>
        </w:trPr>
        <w:tc>
          <w:tcPr>
            <w:tcW w:w="1440" w:type="dxa"/>
            <w:vAlign w:val="center"/>
            <w:hideMark/>
          </w:tcPr>
          <w:p w14:paraId="1B439AB9"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411A9566" w14:textId="5630791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F3CB5E7" w14:textId="6C602FE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471B3336" w14:textId="7B0D3F8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98885B7" w14:textId="2EC12553"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57EBB4A" w14:textId="5C03450A" w:rsidR="00346B0F" w:rsidRPr="00346B0F" w:rsidRDefault="00346B0F" w:rsidP="00346B0F">
            <w:pPr>
              <w:spacing w:before="100" w:beforeAutospacing="1"/>
              <w:jc w:val="center"/>
              <w:rPr>
                <w:rFonts w:cstheme="minorHAnsi"/>
                <w:sz w:val="20"/>
                <w:szCs w:val="20"/>
              </w:rPr>
            </w:pPr>
          </w:p>
        </w:tc>
        <w:tc>
          <w:tcPr>
            <w:tcW w:w="1584" w:type="dxa"/>
            <w:vAlign w:val="center"/>
          </w:tcPr>
          <w:p w14:paraId="34BCF1C3" w14:textId="37139C2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03F4214D" w14:textId="0659F1A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21255CE5" w14:textId="4398BF6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r>
      <w:tr w:rsidR="00346B0F" w:rsidRPr="00346B0F" w14:paraId="3515AAE0" w14:textId="31698247" w:rsidTr="00A52E31">
        <w:trPr>
          <w:trHeight w:val="346"/>
        </w:trPr>
        <w:tc>
          <w:tcPr>
            <w:tcW w:w="1440" w:type="dxa"/>
            <w:vAlign w:val="center"/>
            <w:hideMark/>
          </w:tcPr>
          <w:p w14:paraId="602851A5"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07EC558B" w14:textId="7621CF2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FAFF7F7" w14:textId="42C1C05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CC88E61" w14:textId="047C84A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150AFC4D" w14:textId="37F8A87F"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17DE060" w14:textId="25274F3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6BCF39FC" w14:textId="55F3B88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041327C9" w14:textId="01FB9C7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37B7A367" w14:textId="2CAD5CC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5252BE2" w14:textId="1B047672" w:rsidTr="00A52E31">
        <w:trPr>
          <w:trHeight w:val="346"/>
        </w:trPr>
        <w:tc>
          <w:tcPr>
            <w:tcW w:w="1440" w:type="dxa"/>
            <w:vAlign w:val="center"/>
            <w:hideMark/>
          </w:tcPr>
          <w:p w14:paraId="1B4931B6"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0E976BAF" w14:textId="4111C41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034797F" w14:textId="1DFB8AC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825E1D8"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5055D3BD"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7A8E350"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2F7D6DB0" w14:textId="11CC8A2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46948CF4" w14:textId="6EDC8E1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1540A698" w14:textId="1E443B1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r>
      <w:tr w:rsidR="00346B0F" w:rsidRPr="00346B0F" w14:paraId="429C39B6" w14:textId="6C43CB04" w:rsidTr="00A52E31">
        <w:trPr>
          <w:trHeight w:val="346"/>
        </w:trPr>
        <w:tc>
          <w:tcPr>
            <w:tcW w:w="1440" w:type="dxa"/>
            <w:vAlign w:val="center"/>
            <w:hideMark/>
          </w:tcPr>
          <w:p w14:paraId="2E11634E"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54DB0E07" w14:textId="24CD328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4D2FD0E" w14:textId="620AD6B0"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5D42E7E9"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AC7D026"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E894156"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7EE86413" w14:textId="3A9A908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5ADB3938" w14:textId="56A7825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7FD04253" w14:textId="733FB0F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543FF496" w14:textId="738D5D50" w:rsidTr="00A52E31">
        <w:trPr>
          <w:trHeight w:val="346"/>
        </w:trPr>
        <w:tc>
          <w:tcPr>
            <w:tcW w:w="1440" w:type="dxa"/>
            <w:vAlign w:val="center"/>
            <w:hideMark/>
          </w:tcPr>
          <w:p w14:paraId="7E5EE12B"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4ED8DCA5" w14:textId="1DB8F9F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4230E7D" w14:textId="72B6188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FEFBD4E"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B3E48C2" w14:textId="7777777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F79F1DA"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1E641EC3" w14:textId="6D742B5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4F4562F8" w14:textId="1CAFE3DB"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1141CD50" w14:textId="22C4F90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4331F85D" w14:textId="246E244C" w:rsidTr="00A52E31">
        <w:trPr>
          <w:trHeight w:val="346"/>
        </w:trPr>
        <w:tc>
          <w:tcPr>
            <w:tcW w:w="1440" w:type="dxa"/>
            <w:vAlign w:val="center"/>
            <w:hideMark/>
          </w:tcPr>
          <w:p w14:paraId="349707C4"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35C9457F" w14:textId="65456A3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2C87E17" w14:textId="709596DB"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09A0708" w14:textId="771E252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500C8D1B" w14:textId="5607428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C8E1E6D" w14:textId="77777777" w:rsidR="00346B0F" w:rsidRPr="00346B0F" w:rsidRDefault="00346B0F" w:rsidP="00346B0F">
            <w:pPr>
              <w:spacing w:before="100" w:beforeAutospacing="1"/>
              <w:jc w:val="center"/>
              <w:rPr>
                <w:rFonts w:cstheme="minorHAnsi"/>
                <w:sz w:val="20"/>
                <w:szCs w:val="20"/>
              </w:rPr>
            </w:pPr>
          </w:p>
        </w:tc>
        <w:tc>
          <w:tcPr>
            <w:tcW w:w="1584" w:type="dxa"/>
            <w:vAlign w:val="center"/>
          </w:tcPr>
          <w:p w14:paraId="5D704453" w14:textId="7992BC1C"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7F9B94BB" w14:textId="0D478951"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30732DDC" w14:textId="0C6BA7B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a</w:t>
            </w:r>
          </w:p>
        </w:tc>
      </w:tr>
      <w:tr w:rsidR="00346B0F" w:rsidRPr="00346B0F" w14:paraId="3C8B20AB" w14:textId="4DB317E1" w:rsidTr="00A52E31">
        <w:trPr>
          <w:trHeight w:val="346"/>
        </w:trPr>
        <w:tc>
          <w:tcPr>
            <w:tcW w:w="1440" w:type="dxa"/>
            <w:vAlign w:val="center"/>
            <w:hideMark/>
          </w:tcPr>
          <w:p w14:paraId="6F11ED89"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7E9B38B2" w14:textId="713D62B1"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28D9831" w14:textId="057BEF62"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D1453D5" w14:textId="45A38643"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FE10FE3" w14:textId="2D629960"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82B3488" w14:textId="3AA2B3F8" w:rsidR="00346B0F" w:rsidRPr="00346B0F" w:rsidRDefault="00346B0F" w:rsidP="00346B0F">
            <w:pPr>
              <w:spacing w:before="100" w:beforeAutospacing="1"/>
              <w:jc w:val="center"/>
              <w:rPr>
                <w:rFonts w:cstheme="minorHAnsi"/>
                <w:sz w:val="20"/>
                <w:szCs w:val="20"/>
              </w:rPr>
            </w:pPr>
          </w:p>
        </w:tc>
        <w:tc>
          <w:tcPr>
            <w:tcW w:w="1584" w:type="dxa"/>
            <w:vAlign w:val="center"/>
          </w:tcPr>
          <w:p w14:paraId="33E49029" w14:textId="190EEA2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09C12D09" w14:textId="6C39DAF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c>
          <w:tcPr>
            <w:tcW w:w="1584" w:type="dxa"/>
            <w:vAlign w:val="center"/>
          </w:tcPr>
          <w:p w14:paraId="6AA7ED19" w14:textId="02923F2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08AAE3FD" w14:textId="473FDA88" w:rsidTr="00A52E31">
        <w:trPr>
          <w:trHeight w:val="346"/>
        </w:trPr>
        <w:tc>
          <w:tcPr>
            <w:tcW w:w="1440" w:type="dxa"/>
            <w:vAlign w:val="center"/>
            <w:hideMark/>
          </w:tcPr>
          <w:p w14:paraId="4071231A"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252B40D4" w14:textId="2E844B4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28E503AF" w14:textId="23DB0A6A"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74CB2624" w14:textId="0EDEFE7F"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0831D8D" w14:textId="1BD619F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31118869"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2C0D3C10" w14:textId="3F8D73B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5CFA18B0" w14:textId="309DF8D3"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77AF764F" w14:textId="375F74FE"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01862E8" w14:textId="215AABEA" w:rsidTr="00A52E31">
        <w:trPr>
          <w:trHeight w:val="346"/>
        </w:trPr>
        <w:tc>
          <w:tcPr>
            <w:tcW w:w="1440" w:type="dxa"/>
            <w:vAlign w:val="center"/>
            <w:hideMark/>
          </w:tcPr>
          <w:p w14:paraId="1EF90B19"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72915CD4" w14:textId="0470C8B7"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6345B29" w14:textId="0762C0F6"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hideMark/>
          </w:tcPr>
          <w:p w14:paraId="619A2064" w14:textId="6F9090F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0D976C4" w14:textId="7FAEEBAC"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61AE2042" w14:textId="60777829"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4EA3866A" w14:textId="641812E8" w:rsidR="00346B0F" w:rsidRPr="00346B0F" w:rsidRDefault="00346B0F" w:rsidP="00346B0F">
            <w:pPr>
              <w:spacing w:before="100" w:beforeAutospacing="1"/>
              <w:jc w:val="center"/>
              <w:rPr>
                <w:rFonts w:cstheme="minorHAnsi"/>
                <w:sz w:val="20"/>
                <w:szCs w:val="20"/>
              </w:rPr>
            </w:pPr>
            <w:r w:rsidRPr="00346B0F">
              <w:rPr>
                <w:rFonts w:cstheme="minorHAnsi"/>
                <w:sz w:val="20"/>
                <w:szCs w:val="20"/>
              </w:rPr>
              <w:t>yes</w:t>
            </w:r>
          </w:p>
        </w:tc>
        <w:tc>
          <w:tcPr>
            <w:tcW w:w="1584" w:type="dxa"/>
            <w:vAlign w:val="center"/>
          </w:tcPr>
          <w:p w14:paraId="5B7B9CD8" w14:textId="0A9A37EF" w:rsidR="00346B0F" w:rsidRPr="00346B0F" w:rsidRDefault="00346B0F" w:rsidP="00346B0F">
            <w:pPr>
              <w:spacing w:before="100" w:beforeAutospacing="1"/>
              <w:jc w:val="center"/>
              <w:rPr>
                <w:rFonts w:cstheme="minorHAnsi"/>
                <w:sz w:val="20"/>
                <w:szCs w:val="20"/>
              </w:rPr>
            </w:pPr>
            <w:r w:rsidRPr="00346B0F">
              <w:rPr>
                <w:rFonts w:cstheme="minorHAnsi"/>
                <w:sz w:val="20"/>
                <w:szCs w:val="20"/>
              </w:rPr>
              <w:t>3</w:t>
            </w:r>
          </w:p>
        </w:tc>
        <w:tc>
          <w:tcPr>
            <w:tcW w:w="1584" w:type="dxa"/>
            <w:vAlign w:val="center"/>
          </w:tcPr>
          <w:p w14:paraId="2E81E32F" w14:textId="596083A5"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r w:rsidR="00346B0F" w:rsidRPr="00346B0F" w14:paraId="79FAAA80" w14:textId="47F55E3C" w:rsidTr="00A52E31">
        <w:trPr>
          <w:trHeight w:val="346"/>
        </w:trPr>
        <w:tc>
          <w:tcPr>
            <w:tcW w:w="1440" w:type="dxa"/>
            <w:vAlign w:val="center"/>
            <w:hideMark/>
          </w:tcPr>
          <w:p w14:paraId="729763CD" w14:textId="77777777" w:rsidR="00346B0F" w:rsidRPr="00346B0F" w:rsidRDefault="00346B0F" w:rsidP="00346B0F">
            <w:pPr>
              <w:spacing w:before="100" w:beforeAutospacing="1"/>
              <w:rPr>
                <w:rFonts w:cstheme="minorHAnsi"/>
                <w:sz w:val="20"/>
                <w:szCs w:val="20"/>
              </w:rPr>
            </w:pPr>
            <w:r w:rsidRPr="00346B0F">
              <w:rPr>
                <w:rFonts w:cstheme="minorHAnsi"/>
                <w:sz w:val="20"/>
                <w:szCs w:val="20"/>
              </w:rPr>
              <w:t>Other journals</w:t>
            </w:r>
          </w:p>
        </w:tc>
        <w:tc>
          <w:tcPr>
            <w:tcW w:w="1584" w:type="dxa"/>
          </w:tcPr>
          <w:p w14:paraId="07C6AD21" w14:textId="6546372A"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F80664A" w14:textId="1815E544"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4BE0E612" w14:textId="72E6BDB6"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0DE71B6E" w14:textId="1908F59E" w:rsidR="00346B0F" w:rsidRPr="00346B0F" w:rsidRDefault="00346B0F" w:rsidP="00346B0F">
            <w:pPr>
              <w:spacing w:before="100" w:beforeAutospacing="1"/>
              <w:jc w:val="center"/>
              <w:rPr>
                <w:rFonts w:cstheme="minorHAnsi"/>
                <w:sz w:val="20"/>
                <w:szCs w:val="20"/>
              </w:rPr>
            </w:pPr>
          </w:p>
        </w:tc>
        <w:tc>
          <w:tcPr>
            <w:tcW w:w="1584" w:type="dxa"/>
            <w:vAlign w:val="center"/>
            <w:hideMark/>
          </w:tcPr>
          <w:p w14:paraId="76140B19" w14:textId="77777777" w:rsidR="00346B0F" w:rsidRPr="00346B0F" w:rsidRDefault="00346B0F" w:rsidP="00346B0F">
            <w:pPr>
              <w:spacing w:before="100" w:beforeAutospacing="1"/>
              <w:jc w:val="center"/>
              <w:rPr>
                <w:rFonts w:cstheme="minorHAnsi"/>
                <w:sz w:val="20"/>
                <w:szCs w:val="20"/>
              </w:rPr>
            </w:pPr>
            <w:r w:rsidRPr="00346B0F">
              <w:rPr>
                <w:rFonts w:cstheme="minorHAnsi"/>
                <w:sz w:val="20"/>
                <w:szCs w:val="20"/>
              </w:rPr>
              <w:t>x</w:t>
            </w:r>
          </w:p>
        </w:tc>
        <w:tc>
          <w:tcPr>
            <w:tcW w:w="1584" w:type="dxa"/>
            <w:vAlign w:val="center"/>
          </w:tcPr>
          <w:p w14:paraId="2B48E40E" w14:textId="66A73724" w:rsidR="00346B0F" w:rsidRPr="00346B0F" w:rsidRDefault="00346B0F" w:rsidP="00346B0F">
            <w:pPr>
              <w:spacing w:before="100" w:beforeAutospacing="1"/>
              <w:jc w:val="center"/>
              <w:rPr>
                <w:rFonts w:cstheme="minorHAnsi"/>
                <w:sz w:val="20"/>
                <w:szCs w:val="20"/>
              </w:rPr>
            </w:pPr>
            <w:r w:rsidRPr="00346B0F">
              <w:rPr>
                <w:rFonts w:cstheme="minorHAnsi"/>
                <w:sz w:val="20"/>
                <w:szCs w:val="20"/>
              </w:rPr>
              <w:t>no</w:t>
            </w:r>
          </w:p>
        </w:tc>
        <w:tc>
          <w:tcPr>
            <w:tcW w:w="1584" w:type="dxa"/>
            <w:vAlign w:val="center"/>
          </w:tcPr>
          <w:p w14:paraId="2F11B9AB" w14:textId="37FB56F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1</w:t>
            </w:r>
          </w:p>
        </w:tc>
        <w:tc>
          <w:tcPr>
            <w:tcW w:w="1584" w:type="dxa"/>
            <w:vAlign w:val="center"/>
          </w:tcPr>
          <w:p w14:paraId="2B2D0DAC" w14:textId="40450BDD" w:rsidR="00346B0F" w:rsidRPr="00346B0F" w:rsidRDefault="00346B0F" w:rsidP="00346B0F">
            <w:pPr>
              <w:spacing w:before="100" w:beforeAutospacing="1"/>
              <w:jc w:val="center"/>
              <w:rPr>
                <w:rFonts w:cstheme="minorHAnsi"/>
                <w:sz w:val="20"/>
                <w:szCs w:val="20"/>
              </w:rPr>
            </w:pPr>
            <w:r w:rsidRPr="00346B0F">
              <w:rPr>
                <w:rFonts w:cstheme="minorHAnsi"/>
                <w:sz w:val="20"/>
                <w:szCs w:val="20"/>
              </w:rPr>
              <w:t>2</w:t>
            </w:r>
          </w:p>
        </w:tc>
      </w:tr>
    </w:tbl>
    <w:p w14:paraId="1AD01453" w14:textId="77777777" w:rsidR="00D41608" w:rsidRDefault="00D41608">
      <w:pPr>
        <w:rPr>
          <w:b/>
          <w:bCs/>
        </w:rPr>
      </w:pPr>
    </w:p>
    <w:p w14:paraId="1AFAC773" w14:textId="7344BAF4" w:rsidR="003E04F9" w:rsidRDefault="003E04F9">
      <w:pPr>
        <w:rPr>
          <w:b/>
          <w:bCs/>
        </w:rPr>
      </w:pPr>
      <w:r>
        <w:rPr>
          <w:b/>
          <w:bCs/>
        </w:rPr>
        <w:br w:type="page"/>
      </w:r>
    </w:p>
    <w:p w14:paraId="5C1B871C" w14:textId="77777777" w:rsidR="003E04F9" w:rsidRDefault="003E04F9">
      <w:pPr>
        <w:rPr>
          <w:b/>
          <w:bCs/>
        </w:rPr>
        <w:sectPr w:rsidR="003E04F9" w:rsidSect="00A52E31">
          <w:pgSz w:w="15840" w:h="12240" w:orient="landscape"/>
          <w:pgMar w:top="1080" w:right="907" w:bottom="990" w:left="1440" w:header="720" w:footer="274" w:gutter="0"/>
          <w:cols w:space="720"/>
          <w:docGrid w:linePitch="360"/>
        </w:sectPr>
      </w:pPr>
    </w:p>
    <w:p w14:paraId="338F3DCB" w14:textId="4B69B472" w:rsidR="00D41608" w:rsidRPr="001A1317" w:rsidRDefault="00D41608">
      <w:pPr>
        <w:rPr>
          <w:sz w:val="24"/>
          <w:szCs w:val="24"/>
        </w:rPr>
      </w:pPr>
      <w:r w:rsidRPr="001A1317">
        <w:rPr>
          <w:b/>
          <w:bCs/>
          <w:sz w:val="24"/>
          <w:szCs w:val="24"/>
        </w:rPr>
        <w:lastRenderedPageBreak/>
        <w:t xml:space="preserve">References: </w:t>
      </w:r>
    </w:p>
    <w:p w14:paraId="29FDFFB3" w14:textId="77777777" w:rsidR="002428C2" w:rsidRPr="002428C2" w:rsidRDefault="00D41608" w:rsidP="002428C2">
      <w:pPr>
        <w:pStyle w:val="EndNoteBibliography"/>
        <w:spacing w:after="0"/>
        <w:ind w:left="720" w:hanging="720"/>
      </w:pPr>
      <w:r w:rsidRPr="003E04F9">
        <w:fldChar w:fldCharType="begin"/>
      </w:r>
      <w:r w:rsidRPr="003E04F9">
        <w:instrText xml:space="preserve"> ADDIN EN.REFLIST </w:instrText>
      </w:r>
      <w:r w:rsidRPr="003E04F9">
        <w:fldChar w:fldCharType="separate"/>
      </w:r>
      <w:r w:rsidR="002428C2" w:rsidRPr="002428C2">
        <w:t xml:space="preserve">Akhavan, A., &amp; Gonçalves, P. (2021). Managing the trade‐off between groundwater resources and large‐scale agriculture: the case of pistachio production in Iran. </w:t>
      </w:r>
      <w:r w:rsidR="002428C2" w:rsidRPr="002428C2">
        <w:rPr>
          <w:i/>
        </w:rPr>
        <w:t>System Dynamics Review, 37</w:t>
      </w:r>
      <w:r w:rsidR="002428C2" w:rsidRPr="002428C2">
        <w:t>(2-3), 155-196. doi:10.1002/sdr.1689</w:t>
      </w:r>
    </w:p>
    <w:p w14:paraId="68589A51" w14:textId="77777777" w:rsidR="002428C2" w:rsidRPr="002428C2" w:rsidRDefault="002428C2" w:rsidP="002428C2">
      <w:pPr>
        <w:pStyle w:val="EndNoteBibliography"/>
        <w:spacing w:after="0"/>
        <w:ind w:left="720" w:hanging="720"/>
      </w:pPr>
      <w:r w:rsidRPr="002428C2">
        <w:t xml:space="preserve">Anderson, E. G., &amp; Lewis, K. (2019). Modeling group and individual learning: lessons for integrating disciplines and agile research. </w:t>
      </w:r>
      <w:r w:rsidRPr="002428C2">
        <w:rPr>
          <w:i/>
        </w:rPr>
        <w:t>System Dynamics Review, 35</w:t>
      </w:r>
      <w:r w:rsidRPr="002428C2">
        <w:t>(2), 112-139. doi:10.1002/sdr.1636</w:t>
      </w:r>
    </w:p>
    <w:p w14:paraId="1C59A303" w14:textId="77777777" w:rsidR="002428C2" w:rsidRPr="002428C2" w:rsidRDefault="002428C2" w:rsidP="002428C2">
      <w:pPr>
        <w:pStyle w:val="EndNoteBibliography"/>
        <w:spacing w:after="0"/>
        <w:ind w:left="720" w:hanging="720"/>
      </w:pPr>
      <w:r w:rsidRPr="002428C2">
        <w:t xml:space="preserve">Anderson, E. G., Lewis, K., &amp; Ozer, G. T. (2019). Combining stock‐and‐flow, agent‐based, and social network methods to model team performance. </w:t>
      </w:r>
      <w:r w:rsidRPr="002428C2">
        <w:rPr>
          <w:i/>
        </w:rPr>
        <w:t>System Dynamics Review, 34</w:t>
      </w:r>
      <w:r w:rsidRPr="002428C2">
        <w:t>(4), 527-574. doi:10.1002/sdr.1613</w:t>
      </w:r>
    </w:p>
    <w:p w14:paraId="5352805B" w14:textId="77777777" w:rsidR="002428C2" w:rsidRPr="002428C2" w:rsidRDefault="002428C2" w:rsidP="002428C2">
      <w:pPr>
        <w:pStyle w:val="EndNoteBibliography"/>
        <w:spacing w:after="0"/>
        <w:ind w:left="720" w:hanging="720"/>
      </w:pPr>
      <w:r w:rsidRPr="002428C2">
        <w:t xml:space="preserve">Ansah, J. P., Hng, K. L. S., Ahmad, S., &amp; Goh, C. (2021). Evaluating the impact of upstream and downstream interventions on chronic kidney disease and dialysis care: a simulation analysis. </w:t>
      </w:r>
      <w:r w:rsidRPr="002428C2">
        <w:rPr>
          <w:i/>
        </w:rPr>
        <w:t>System Dynamics Review, 37</w:t>
      </w:r>
      <w:r w:rsidRPr="002428C2">
        <w:t>(1), 32-58. doi:10.1002/sdr.1676</w:t>
      </w:r>
    </w:p>
    <w:p w14:paraId="051DD672" w14:textId="77777777" w:rsidR="002428C2" w:rsidRPr="002428C2" w:rsidRDefault="002428C2" w:rsidP="002428C2">
      <w:pPr>
        <w:pStyle w:val="EndNoteBibliography"/>
        <w:spacing w:after="0"/>
        <w:ind w:left="720" w:hanging="720"/>
      </w:pPr>
      <w:r w:rsidRPr="002428C2">
        <w:t xml:space="preserve">Ansah, J. P., Wei, S. T. Y., &amp; Min, T. L. S. (2021). An evaluation of the impact of aggressive diabetes and hypertension management on chronic kidney diseases at the population level: a simulation analysis. </w:t>
      </w:r>
      <w:r w:rsidRPr="002428C2">
        <w:rPr>
          <w:i/>
        </w:rPr>
        <w:t>System Dynamics Review, 36</w:t>
      </w:r>
      <w:r w:rsidRPr="002428C2">
        <w:t>(4), 497-522. doi:10.1002/sdr.1669</w:t>
      </w:r>
    </w:p>
    <w:p w14:paraId="469FEBAE" w14:textId="77777777" w:rsidR="002428C2" w:rsidRPr="002428C2" w:rsidRDefault="002428C2" w:rsidP="002428C2">
      <w:pPr>
        <w:pStyle w:val="EndNoteBibliography"/>
        <w:spacing w:after="0"/>
        <w:ind w:left="720" w:hanging="720"/>
      </w:pPr>
      <w:r w:rsidRPr="002428C2">
        <w:t xml:space="preserve">Bahaddin, B., Weinberg, S., Luna‐Reyes, L. F., &amp; Andersen, D. (2019). Building a bridge to behavioral economics: countervailing cognitive biases in lifetime saving decisions. </w:t>
      </w:r>
      <w:r w:rsidRPr="002428C2">
        <w:rPr>
          <w:i/>
        </w:rPr>
        <w:t>System Dynamics Review, 35</w:t>
      </w:r>
      <w:r w:rsidRPr="002428C2">
        <w:t>(3), 187-207. doi:10.1002/sdr.1631</w:t>
      </w:r>
    </w:p>
    <w:p w14:paraId="01EAF806" w14:textId="0754FCBB" w:rsidR="002428C2" w:rsidRPr="002428C2" w:rsidRDefault="002428C2" w:rsidP="002428C2">
      <w:pPr>
        <w:pStyle w:val="EndNoteBibliography"/>
        <w:spacing w:after="0"/>
        <w:ind w:left="720" w:hanging="720"/>
      </w:pPr>
      <w:r w:rsidRPr="002428C2">
        <w:t xml:space="preserve">Bakhshianlamouki, E., Masia, S., Karimi, P., van der Zaag, P., &amp; Sušnik, J. (2020). A system dynamics model to quantify the impacts of restoration measures on the water-energy-food nexus in the Urmia lake Basin, Iran. </w:t>
      </w:r>
      <w:r w:rsidRPr="002428C2">
        <w:rPr>
          <w:i/>
        </w:rPr>
        <w:t>Science of The Total Environment, 708</w:t>
      </w:r>
      <w:r w:rsidRPr="002428C2">
        <w:t>, 134874. doi:https://doi.org/10.1016/j.scitotenv.2019.134874</w:t>
      </w:r>
    </w:p>
    <w:p w14:paraId="58BB67ED" w14:textId="77777777" w:rsidR="002428C2" w:rsidRPr="002428C2" w:rsidRDefault="002428C2" w:rsidP="002428C2">
      <w:pPr>
        <w:pStyle w:val="EndNoteBibliography"/>
        <w:spacing w:after="0"/>
        <w:ind w:left="720" w:hanging="720"/>
      </w:pPr>
      <w:r w:rsidRPr="002428C2">
        <w:t xml:space="preserve">Bastan, M., Ramazani Khorshid-Doust, R., Delshad Sisi, S., &amp; Ahmadvand, A. (2018). Sustainable development of agriculture: a system dynamics model. </w:t>
      </w:r>
      <w:r w:rsidRPr="002428C2">
        <w:rPr>
          <w:i/>
        </w:rPr>
        <w:t>Kybernetes, 47</w:t>
      </w:r>
      <w:r w:rsidRPr="002428C2">
        <w:t>(1), 142-162. doi:10.1108/K-01-2017-0003</w:t>
      </w:r>
    </w:p>
    <w:p w14:paraId="254E963A" w14:textId="09123416" w:rsidR="002428C2" w:rsidRPr="002428C2" w:rsidRDefault="002428C2" w:rsidP="002428C2">
      <w:pPr>
        <w:pStyle w:val="EndNoteBibliography"/>
        <w:spacing w:after="0"/>
        <w:ind w:left="720" w:hanging="720"/>
      </w:pPr>
      <w:r w:rsidRPr="002428C2">
        <w:t xml:space="preserve">Bertone, E., Sahin, O., Stewart, R. A., Zou, P. X. W., Alam, M., Hampson, K., &amp; Blair, E. (2018). Role of financial mechanisms for accelerating the rate of water and energy efficiency retrofits in Australian public buildings: Hybrid Bayesian Network and System Dynamics modelling approach. </w:t>
      </w:r>
      <w:r w:rsidRPr="002428C2">
        <w:rPr>
          <w:i/>
        </w:rPr>
        <w:t>Applied Energy, 210</w:t>
      </w:r>
      <w:r w:rsidRPr="002428C2">
        <w:t>, 409-419. doi:https://doi.org/10.1016/j.apenergy.2017.08.054</w:t>
      </w:r>
    </w:p>
    <w:p w14:paraId="4F5C4C48" w14:textId="2BE19F7B" w:rsidR="002428C2" w:rsidRPr="002428C2" w:rsidRDefault="002428C2" w:rsidP="002428C2">
      <w:pPr>
        <w:pStyle w:val="EndNoteBibliography"/>
        <w:spacing w:after="0"/>
        <w:ind w:left="720" w:hanging="720"/>
      </w:pPr>
      <w:r w:rsidRPr="002428C2">
        <w:t xml:space="preserve">Cai, Y., Cai, J., Xu, L., Tan, Q., &amp; Xu, Q. (2019). Integrated risk analysis of water-energy nexus systems based on systems dynamics, orthogonal design and copula analysis. </w:t>
      </w:r>
      <w:r w:rsidRPr="002428C2">
        <w:rPr>
          <w:i/>
        </w:rPr>
        <w:t>Renewable and Sustainable Energy Reviews, 99</w:t>
      </w:r>
      <w:r w:rsidRPr="002428C2">
        <w:t>, 125-137. doi:https://doi.org/10.1016/j.rser.2018.10.001</w:t>
      </w:r>
    </w:p>
    <w:p w14:paraId="76E58376" w14:textId="77777777" w:rsidR="002428C2" w:rsidRPr="002428C2" w:rsidRDefault="002428C2" w:rsidP="002428C2">
      <w:pPr>
        <w:pStyle w:val="EndNoteBibliography"/>
        <w:spacing w:after="0"/>
        <w:ind w:left="720" w:hanging="720"/>
      </w:pPr>
      <w:r w:rsidRPr="002428C2">
        <w:t xml:space="preserve">Cavana, R. Y., Forgie, V. E., van den Belt, M., Cody, J. R., Romera, A. J., Wang, K., &amp; Browne, C. A. (2019). A “Power and Influence” political archetype: the dynamics of public support. </w:t>
      </w:r>
      <w:r w:rsidRPr="002428C2">
        <w:rPr>
          <w:i/>
        </w:rPr>
        <w:t>System Dynamics Review, 35</w:t>
      </w:r>
      <w:r w:rsidRPr="002428C2">
        <w:t>(1), 70-103. doi:10.1002/sdr.1618</w:t>
      </w:r>
    </w:p>
    <w:p w14:paraId="6EC903D2" w14:textId="77777777" w:rsidR="002428C2" w:rsidRPr="002428C2" w:rsidRDefault="002428C2" w:rsidP="002428C2">
      <w:pPr>
        <w:pStyle w:val="EndNoteBibliography"/>
        <w:spacing w:after="0"/>
        <w:ind w:left="720" w:hanging="720"/>
      </w:pPr>
      <w:r w:rsidRPr="002428C2">
        <w:t xml:space="preserve">Chen, Y., Li, J., Lu, H., &amp; Yan, P. (2021). Coupling system dynamics analysis and risk aversion programming for optimizing the mixed noise-driven shale gas-water supply chains. </w:t>
      </w:r>
      <w:r w:rsidRPr="002428C2">
        <w:rPr>
          <w:i/>
        </w:rPr>
        <w:t>Journal of Cleaner Production, 278</w:t>
      </w:r>
      <w:r w:rsidRPr="002428C2">
        <w:t>. doi:10.1016/j.jclepro.2020.123209</w:t>
      </w:r>
    </w:p>
    <w:p w14:paraId="519F23C1" w14:textId="41CB0472" w:rsidR="002428C2" w:rsidRPr="002428C2" w:rsidRDefault="002428C2" w:rsidP="002428C2">
      <w:pPr>
        <w:pStyle w:val="EndNoteBibliography"/>
        <w:spacing w:after="0"/>
        <w:ind w:left="720" w:hanging="720"/>
      </w:pPr>
      <w:r w:rsidRPr="002428C2">
        <w:t xml:space="preserve">Cordier, M., &amp; Uehara, T. (2019). How much innovation is needed to protect the ocean from plastic contamination? </w:t>
      </w:r>
      <w:r w:rsidRPr="002428C2">
        <w:rPr>
          <w:i/>
        </w:rPr>
        <w:t>Science of The Total Environment, 670</w:t>
      </w:r>
      <w:r w:rsidRPr="002428C2">
        <w:t>, 789-799. doi:https://doi.org/10.1016/j.scitotenv.2019.03.258</w:t>
      </w:r>
    </w:p>
    <w:p w14:paraId="5DF732E2" w14:textId="77777777" w:rsidR="002428C2" w:rsidRPr="002428C2" w:rsidRDefault="002428C2" w:rsidP="002428C2">
      <w:pPr>
        <w:pStyle w:val="EndNoteBibliography"/>
        <w:spacing w:after="0"/>
        <w:ind w:left="720" w:hanging="720"/>
      </w:pPr>
      <w:r w:rsidRPr="002428C2">
        <w:t xml:space="preserve">Cosenz, F., &amp; Noto, G. (2018). A dynamic business modelling approach to design and experiment new business venture strategies. </w:t>
      </w:r>
      <w:r w:rsidRPr="002428C2">
        <w:rPr>
          <w:i/>
        </w:rPr>
        <w:t>Long Range Planning, 51</w:t>
      </w:r>
      <w:r w:rsidRPr="002428C2">
        <w:t>(1), 127-140. doi:10.1016/j.lrp.2017.07.001</w:t>
      </w:r>
    </w:p>
    <w:p w14:paraId="4F7F5352" w14:textId="6E2656A2" w:rsidR="002428C2" w:rsidRPr="002428C2" w:rsidRDefault="002428C2" w:rsidP="002428C2">
      <w:pPr>
        <w:pStyle w:val="EndNoteBibliography"/>
        <w:spacing w:after="0"/>
        <w:ind w:left="720" w:hanging="720"/>
      </w:pPr>
      <w:r w:rsidRPr="002428C2">
        <w:t xml:space="preserve">Cosenz, F., Rodrigues, V. P., &amp; Rosati, F. (2020). Dynamic business modeling for sustainability: Exploring a system dynamics perspective to develop sustainable business models. </w:t>
      </w:r>
      <w:r w:rsidRPr="002428C2">
        <w:rPr>
          <w:i/>
        </w:rPr>
        <w:t>Business Strategy and the Environment, 29</w:t>
      </w:r>
      <w:r w:rsidRPr="002428C2">
        <w:t>(2), 651-664. doi:https://doi.org/10.1002/bse.2395</w:t>
      </w:r>
    </w:p>
    <w:p w14:paraId="2F7E8511" w14:textId="77777777" w:rsidR="002428C2" w:rsidRPr="002428C2" w:rsidRDefault="002428C2" w:rsidP="002428C2">
      <w:pPr>
        <w:pStyle w:val="EndNoteBibliography"/>
        <w:spacing w:after="0"/>
        <w:ind w:left="720" w:hanging="720"/>
      </w:pPr>
      <w:r w:rsidRPr="002428C2">
        <w:t xml:space="preserve">Cui, D., Chen, X., Xue, Y., Li, R., &amp; Zeng, W. (2019). An integrated approach to investigate the relationship of coupling coordination between social economy and water environment on urban scale - A case study of Kunming. </w:t>
      </w:r>
      <w:r w:rsidRPr="002428C2">
        <w:rPr>
          <w:i/>
        </w:rPr>
        <w:t>J Environ Manage, 234</w:t>
      </w:r>
      <w:r w:rsidRPr="002428C2">
        <w:t>, 189-199. doi:10.1016/j.jenvman.2018.12.091</w:t>
      </w:r>
    </w:p>
    <w:p w14:paraId="329AD72D" w14:textId="77777777" w:rsidR="002428C2" w:rsidRPr="002428C2" w:rsidRDefault="002428C2" w:rsidP="002428C2">
      <w:pPr>
        <w:pStyle w:val="EndNoteBibliography"/>
        <w:spacing w:after="0"/>
        <w:ind w:left="720" w:hanging="720"/>
      </w:pPr>
      <w:r w:rsidRPr="002428C2">
        <w:lastRenderedPageBreak/>
        <w:t xml:space="preserve">Dural‐Selcuk, G., Tunc, H., &amp; Tarim, S. A. (2020). An integrated economy‐demography model reframed in a system dynamics setting. </w:t>
      </w:r>
      <w:r w:rsidRPr="002428C2">
        <w:rPr>
          <w:i/>
        </w:rPr>
        <w:t>System Dynamics Review, 35</w:t>
      </w:r>
      <w:r w:rsidRPr="002428C2">
        <w:t>(4), 337-368. doi:10.1002/sdr.1645</w:t>
      </w:r>
    </w:p>
    <w:p w14:paraId="4AF9B92F" w14:textId="77777777" w:rsidR="002428C2" w:rsidRPr="002428C2" w:rsidRDefault="002428C2" w:rsidP="002428C2">
      <w:pPr>
        <w:pStyle w:val="EndNoteBibliography"/>
        <w:spacing w:after="0"/>
        <w:ind w:left="720" w:hanging="720"/>
      </w:pPr>
      <w:r w:rsidRPr="002428C2">
        <w:t xml:space="preserve">Elmasry, A., &amp; Größler, A. (2018). Supply chain modularity in system dynamics. </w:t>
      </w:r>
      <w:r w:rsidRPr="002428C2">
        <w:rPr>
          <w:i/>
        </w:rPr>
        <w:t>System Dynamics Review, 34</w:t>
      </w:r>
      <w:r w:rsidRPr="002428C2">
        <w:t>(3), 462-476. doi:10.1002/sdr.1610</w:t>
      </w:r>
    </w:p>
    <w:p w14:paraId="5CA6825A" w14:textId="73ACDC8D" w:rsidR="002428C2" w:rsidRPr="002428C2" w:rsidRDefault="002428C2" w:rsidP="002428C2">
      <w:pPr>
        <w:pStyle w:val="EndNoteBibliography"/>
        <w:spacing w:after="0"/>
        <w:ind w:left="720" w:hanging="720"/>
      </w:pPr>
      <w:r w:rsidRPr="002428C2">
        <w:t xml:space="preserve">Franco, M. A. (2019). A system dynamics approach to product design and business model strategies for the circular economy. </w:t>
      </w:r>
      <w:r w:rsidRPr="002428C2">
        <w:rPr>
          <w:i/>
        </w:rPr>
        <w:t>Journal of Cleaner Production, 241</w:t>
      </w:r>
      <w:r w:rsidRPr="002428C2">
        <w:t>, 118327. doi:https://doi.org/10.1016/j.jclepro.2019.118327</w:t>
      </w:r>
    </w:p>
    <w:p w14:paraId="74CE5638" w14:textId="77777777" w:rsidR="002428C2" w:rsidRPr="002428C2" w:rsidRDefault="002428C2" w:rsidP="002428C2">
      <w:pPr>
        <w:pStyle w:val="EndNoteBibliography"/>
        <w:spacing w:after="0"/>
        <w:ind w:left="720" w:hanging="720"/>
      </w:pPr>
      <w:r w:rsidRPr="002428C2">
        <w:t xml:space="preserve">Ghadge, A., Er Kara, M., Moradlou, H., &amp; Goswami, M. (2020). The impact of Industry 4.0 implementation on supply chains. </w:t>
      </w:r>
      <w:r w:rsidRPr="002428C2">
        <w:rPr>
          <w:i/>
        </w:rPr>
        <w:t>Journal of Manufacturing Technology Management, 31</w:t>
      </w:r>
      <w:r w:rsidRPr="002428C2">
        <w:t>(4), 669-686. doi:10.1108/jmtm-10-2019-0368</w:t>
      </w:r>
    </w:p>
    <w:p w14:paraId="5391A6D4" w14:textId="77777777" w:rsidR="002428C2" w:rsidRPr="002428C2" w:rsidRDefault="002428C2" w:rsidP="002428C2">
      <w:pPr>
        <w:pStyle w:val="EndNoteBibliography"/>
        <w:spacing w:after="0"/>
        <w:ind w:left="720" w:hanging="720"/>
      </w:pPr>
      <w:r w:rsidRPr="002428C2">
        <w:t xml:space="preserve">Ghaffarzadegan, N., Rad, A. A., Xu, R., Middlebrooks, S. E., Mostafavi, S., Shepherd, M., . . . Boyum, T. (2018). Dell's SupportAssist customer adoption model: enhancing the next generation of data‐intensive support services. </w:t>
      </w:r>
      <w:r w:rsidRPr="002428C2">
        <w:rPr>
          <w:i/>
        </w:rPr>
        <w:t>System Dynamics Review, 33</w:t>
      </w:r>
      <w:r w:rsidRPr="002428C2">
        <w:t>(3-4), 219-253. doi:10.1002/sdr.1587</w:t>
      </w:r>
    </w:p>
    <w:p w14:paraId="2EEBFE4B" w14:textId="77777777" w:rsidR="002428C2" w:rsidRPr="002428C2" w:rsidRDefault="002428C2" w:rsidP="002428C2">
      <w:pPr>
        <w:pStyle w:val="EndNoteBibliography"/>
        <w:spacing w:after="0"/>
        <w:ind w:left="720" w:hanging="720"/>
      </w:pPr>
      <w:r w:rsidRPr="002428C2">
        <w:t xml:space="preserve">Ghaffarzadegan, N., &amp; Rahmandad, H. (2020). Simulation-based estimation of the early spread of COVID-19 in Iran: actual versus confirmed cases. </w:t>
      </w:r>
      <w:r w:rsidRPr="002428C2">
        <w:rPr>
          <w:i/>
        </w:rPr>
        <w:t>System Dynamics Review, 36</w:t>
      </w:r>
      <w:r w:rsidRPr="002428C2">
        <w:t>(1), 101-129. doi:10.1002/sdr.1655</w:t>
      </w:r>
    </w:p>
    <w:p w14:paraId="11DEB872" w14:textId="77777777" w:rsidR="002428C2" w:rsidRPr="002428C2" w:rsidRDefault="002428C2" w:rsidP="002428C2">
      <w:pPr>
        <w:pStyle w:val="EndNoteBibliography"/>
        <w:spacing w:after="0"/>
        <w:ind w:left="720" w:hanging="720"/>
      </w:pPr>
      <w:r w:rsidRPr="002428C2">
        <w:t xml:space="preserve">Gonçalves, P. (2018). From boom to bust: an operational perspective of demand bubbles. </w:t>
      </w:r>
      <w:r w:rsidRPr="002428C2">
        <w:rPr>
          <w:i/>
        </w:rPr>
        <w:t>System Dynamics Review, 34</w:t>
      </w:r>
      <w:r w:rsidRPr="002428C2">
        <w:t>(3), 389-425. doi:10.1002/sdr.1604</w:t>
      </w:r>
    </w:p>
    <w:p w14:paraId="2A091353" w14:textId="77777777" w:rsidR="002428C2" w:rsidRPr="002428C2" w:rsidRDefault="002428C2" w:rsidP="002428C2">
      <w:pPr>
        <w:pStyle w:val="EndNoteBibliography"/>
        <w:spacing w:after="0"/>
        <w:ind w:left="720" w:hanging="720"/>
      </w:pPr>
      <w:r w:rsidRPr="002428C2">
        <w:t xml:space="preserve">Gonul Kochan, C., Nowicki, D. R., Sauser, B., &amp; Randall, W. S. (2018). Impact of cloud-based information sharing on hospital supply chain performance: A system dynamics framework. </w:t>
      </w:r>
      <w:r w:rsidRPr="002428C2">
        <w:rPr>
          <w:i/>
        </w:rPr>
        <w:t>International Journal of Production Economics, 195</w:t>
      </w:r>
      <w:r w:rsidRPr="002428C2">
        <w:t>, 168-185. doi:10.1016/j.ijpe.2017.10.008</w:t>
      </w:r>
    </w:p>
    <w:p w14:paraId="57849272" w14:textId="77777777" w:rsidR="002428C2" w:rsidRPr="002428C2" w:rsidRDefault="002428C2" w:rsidP="002428C2">
      <w:pPr>
        <w:pStyle w:val="EndNoteBibliography"/>
        <w:spacing w:after="0"/>
        <w:ind w:left="720" w:hanging="720"/>
      </w:pPr>
      <w:r w:rsidRPr="002428C2">
        <w:t xml:space="preserve">Gu, S., Fu, B., Thriveni, T., Fujita, T., &amp; Ahn, J. W. (2019). Coupled LMDI and system dynamics model for estimating urban CO2 emission mitigation potential in Shanghai, China. </w:t>
      </w:r>
      <w:r w:rsidRPr="002428C2">
        <w:rPr>
          <w:i/>
        </w:rPr>
        <w:t>Journal of Cleaner Production, 240</w:t>
      </w:r>
      <w:r w:rsidRPr="002428C2">
        <w:t>. doi:10.1016/j.jclepro.2019.118034</w:t>
      </w:r>
    </w:p>
    <w:p w14:paraId="76DD498F" w14:textId="1BEA07CB" w:rsidR="002428C2" w:rsidRPr="002428C2" w:rsidRDefault="002428C2" w:rsidP="002428C2">
      <w:pPr>
        <w:pStyle w:val="EndNoteBibliography"/>
        <w:spacing w:after="0"/>
        <w:ind w:left="720" w:hanging="720"/>
      </w:pPr>
      <w:r w:rsidRPr="002428C2">
        <w:t xml:space="preserve">Guo, B. H. W., Goh, Y. M., &amp; Le Xin Wong, K. (2018). A system dynamics view of a behavior-based safety program in the construction industry. </w:t>
      </w:r>
      <w:r w:rsidRPr="002428C2">
        <w:rPr>
          <w:i/>
        </w:rPr>
        <w:t>Safety Science, 104</w:t>
      </w:r>
      <w:r w:rsidRPr="002428C2">
        <w:t>, 202-215. doi:https://doi.org/10.1016/j.ssci.2018.01.014</w:t>
      </w:r>
    </w:p>
    <w:p w14:paraId="6395E678" w14:textId="4DFE9EF4" w:rsidR="002428C2" w:rsidRPr="002428C2" w:rsidRDefault="002428C2" w:rsidP="002428C2">
      <w:pPr>
        <w:pStyle w:val="EndNoteBibliography"/>
        <w:spacing w:after="0"/>
        <w:ind w:left="720" w:hanging="720"/>
      </w:pPr>
      <w:r w:rsidRPr="002428C2">
        <w:t xml:space="preserve">Guo, L.-l., Qu, Y., Wu, C.-y., &amp; Wang, X.-l. (2018). Identifying a pathway towards green growth of Chinese industrial regions based on a system dynamics approach. </w:t>
      </w:r>
      <w:r w:rsidRPr="002428C2">
        <w:rPr>
          <w:i/>
        </w:rPr>
        <w:t>Resources, Conservation and Recycling, 128</w:t>
      </w:r>
      <w:r w:rsidRPr="002428C2">
        <w:t>, 143-154. doi:https://doi.org/10.1016/j.resconrec.2016.09.035</w:t>
      </w:r>
    </w:p>
    <w:p w14:paraId="669C3731" w14:textId="6AB817DB" w:rsidR="002428C2" w:rsidRPr="002428C2" w:rsidRDefault="002428C2" w:rsidP="002428C2">
      <w:pPr>
        <w:pStyle w:val="EndNoteBibliography"/>
        <w:spacing w:after="0"/>
        <w:ind w:left="720" w:hanging="720"/>
      </w:pPr>
      <w:r w:rsidRPr="002428C2">
        <w:t xml:space="preserve">Gupta, V., Narayanamurthy, G., &amp; Acharya, P. (2018). Can lean lead to green? Assessment of radial tyre manufacturing processes using system dynamics modelling. </w:t>
      </w:r>
      <w:r w:rsidRPr="002428C2">
        <w:rPr>
          <w:i/>
        </w:rPr>
        <w:t>Computers &amp; Operations Research, 89</w:t>
      </w:r>
      <w:r w:rsidRPr="002428C2">
        <w:t>, 284-306. doi:https://doi.org/10.1016/j.cor.2017.03.015</w:t>
      </w:r>
    </w:p>
    <w:p w14:paraId="619B6ED7" w14:textId="77777777" w:rsidR="002428C2" w:rsidRPr="002428C2" w:rsidRDefault="002428C2" w:rsidP="002428C2">
      <w:pPr>
        <w:pStyle w:val="EndNoteBibliography"/>
        <w:spacing w:after="0"/>
        <w:ind w:left="720" w:hanging="720"/>
      </w:pPr>
      <w:r w:rsidRPr="002428C2">
        <w:t xml:space="preserve">Hayward, J., &amp; Roach, P. A. (2018). Newton's laws as an interpretive framework in system dynamics. </w:t>
      </w:r>
      <w:r w:rsidRPr="002428C2">
        <w:rPr>
          <w:i/>
        </w:rPr>
        <w:t>System Dynamics Review, 33</w:t>
      </w:r>
      <w:r w:rsidRPr="002428C2">
        <w:t>(3-4), 183-218. doi:10.1002/sdr.1586</w:t>
      </w:r>
    </w:p>
    <w:p w14:paraId="4F0B01D9" w14:textId="77777777" w:rsidR="002428C2" w:rsidRPr="002428C2" w:rsidRDefault="002428C2" w:rsidP="002428C2">
      <w:pPr>
        <w:pStyle w:val="EndNoteBibliography"/>
        <w:spacing w:after="0"/>
        <w:ind w:left="720" w:hanging="720"/>
      </w:pPr>
      <w:r w:rsidRPr="002428C2">
        <w:t xml:space="preserve">Herrera de Leon, H. J., &amp; Kopainsky, B. (2020). Do you bend or break? System dynamics in resilience planning for food security. </w:t>
      </w:r>
      <w:r w:rsidRPr="002428C2">
        <w:rPr>
          <w:i/>
        </w:rPr>
        <w:t>System Dynamics Review, 35</w:t>
      </w:r>
      <w:r w:rsidRPr="002428C2">
        <w:t>(4), 287-309. doi:10.1002/sdr.1643</w:t>
      </w:r>
    </w:p>
    <w:p w14:paraId="241C53CE" w14:textId="77777777" w:rsidR="002428C2" w:rsidRPr="002428C2" w:rsidRDefault="002428C2" w:rsidP="002428C2">
      <w:pPr>
        <w:pStyle w:val="EndNoteBibliography"/>
        <w:spacing w:after="0"/>
        <w:ind w:left="720" w:hanging="720"/>
      </w:pPr>
      <w:r w:rsidRPr="002428C2">
        <w:t xml:space="preserve">Homer, J. (2021). Modeling global loss of life from climate change through 2060. </w:t>
      </w:r>
      <w:r w:rsidRPr="002428C2">
        <w:rPr>
          <w:i/>
        </w:rPr>
        <w:t>System Dynamics Review, 36</w:t>
      </w:r>
      <w:r w:rsidRPr="002428C2">
        <w:t>(4), 523-535. doi:10.1002/sdr.1674</w:t>
      </w:r>
    </w:p>
    <w:p w14:paraId="10A21B8A" w14:textId="1FDC3A3F" w:rsidR="002428C2" w:rsidRPr="002428C2" w:rsidRDefault="002428C2" w:rsidP="002428C2">
      <w:pPr>
        <w:pStyle w:val="EndNoteBibliography"/>
        <w:spacing w:after="0"/>
        <w:ind w:left="720" w:hanging="720"/>
      </w:pPr>
      <w:r w:rsidRPr="002428C2">
        <w:t xml:space="preserve">Improta, G., Russo, M. A., Triassi, M., Converso, G., Murino, T., &amp; Santillo, L. C. (2018). Use of the AHP methodology in system dynamics: Modelling and simulation for health technology assessments to determine the correct prosthesis choice for hernia diseases. </w:t>
      </w:r>
      <w:r w:rsidRPr="002428C2">
        <w:rPr>
          <w:i/>
        </w:rPr>
        <w:t>Mathematical Biosciences, 299</w:t>
      </w:r>
      <w:r w:rsidRPr="002428C2">
        <w:t>, 19-27. doi:https://doi.org/10.1016/j.mbs.2018.03.004</w:t>
      </w:r>
    </w:p>
    <w:p w14:paraId="5E7CA7F9" w14:textId="1BFA224E" w:rsidR="002428C2" w:rsidRPr="002428C2" w:rsidRDefault="002428C2" w:rsidP="002428C2">
      <w:pPr>
        <w:pStyle w:val="EndNoteBibliography"/>
        <w:spacing w:after="0"/>
        <w:ind w:left="720" w:hanging="720"/>
      </w:pPr>
      <w:r w:rsidRPr="002428C2">
        <w:t xml:space="preserve">İrsoy, O., Güz, Ş., Akan, N. B., &amp; Yücel, G. (2020). Dynamic trade-offs in granulocyte colony-stimulating factor (G-CSF) administration during chemotherapy. </w:t>
      </w:r>
      <w:r w:rsidRPr="002428C2">
        <w:rPr>
          <w:i/>
        </w:rPr>
        <w:t>System Dynamics Review, 36</w:t>
      </w:r>
      <w:r w:rsidRPr="002428C2">
        <w:t>(4), 397-446. doi:https://doi.org/10.1002/sdr.1671</w:t>
      </w:r>
    </w:p>
    <w:p w14:paraId="402785BA" w14:textId="77777777" w:rsidR="002428C2" w:rsidRPr="002428C2" w:rsidRDefault="002428C2" w:rsidP="002428C2">
      <w:pPr>
        <w:pStyle w:val="EndNoteBibliography"/>
        <w:spacing w:after="0"/>
        <w:ind w:left="720" w:hanging="720"/>
      </w:pPr>
      <w:r w:rsidRPr="002428C2">
        <w:t xml:space="preserve">Jalali, M. S., &amp; Kaiser, J. P. (2018). Cybersecurity in Hospitals: A Systematic, Organizational Perspective. </w:t>
      </w:r>
      <w:r w:rsidRPr="002428C2">
        <w:rPr>
          <w:i/>
        </w:rPr>
        <w:t>J Med Internet Res, 20</w:t>
      </w:r>
      <w:r w:rsidRPr="002428C2">
        <w:t>(5), e10059. doi:10.2196/10059</w:t>
      </w:r>
    </w:p>
    <w:p w14:paraId="45D088C2" w14:textId="77777777" w:rsidR="002428C2" w:rsidRPr="002428C2" w:rsidRDefault="002428C2" w:rsidP="002428C2">
      <w:pPr>
        <w:pStyle w:val="EndNoteBibliography"/>
        <w:spacing w:after="0"/>
        <w:ind w:left="720" w:hanging="720"/>
      </w:pPr>
      <w:r w:rsidRPr="002428C2">
        <w:lastRenderedPageBreak/>
        <w:t xml:space="preserve">Kapmeier, F., &amp; Gonçalves, P. (2018). Wasted paradise? Policies for Small Island States to manage tourism-driven growth while controlling waste generation: the case of the Maldives. </w:t>
      </w:r>
      <w:r w:rsidRPr="002428C2">
        <w:rPr>
          <w:i/>
        </w:rPr>
        <w:t>System Dynamics Review, 34</w:t>
      </w:r>
      <w:r w:rsidRPr="002428C2">
        <w:t>(1-2), 172-221. doi:10.1002/sdr.1607</w:t>
      </w:r>
    </w:p>
    <w:p w14:paraId="230B1CB0" w14:textId="77777777" w:rsidR="002428C2" w:rsidRPr="002428C2" w:rsidRDefault="002428C2" w:rsidP="002428C2">
      <w:pPr>
        <w:pStyle w:val="EndNoteBibliography"/>
        <w:spacing w:after="0"/>
        <w:ind w:left="720" w:hanging="720"/>
      </w:pPr>
      <w:r w:rsidRPr="002428C2">
        <w:t xml:space="preserve">Karanfil, Ö., &amp; Sterman, J. (2020). “Saving lives or harming the healthy?” Overuse and fluctuations in routine medical screening. </w:t>
      </w:r>
      <w:r w:rsidRPr="002428C2">
        <w:rPr>
          <w:i/>
        </w:rPr>
        <w:t>System Dynamics Review, 36</w:t>
      </w:r>
      <w:r w:rsidRPr="002428C2">
        <w:t>(3), 294-329. doi:10.1002/sdr.1661</w:t>
      </w:r>
    </w:p>
    <w:p w14:paraId="0B6EF1A3" w14:textId="77777777" w:rsidR="002428C2" w:rsidRPr="002428C2" w:rsidRDefault="002428C2" w:rsidP="002428C2">
      <w:pPr>
        <w:pStyle w:val="EndNoteBibliography"/>
        <w:spacing w:after="0"/>
        <w:ind w:left="720" w:hanging="720"/>
      </w:pPr>
      <w:r w:rsidRPr="002428C2">
        <w:t xml:space="preserve">Keith, D. R., Sterman, J. D., &amp; Struben, J. (2018). Supply constraints and waitlists in new product diffusion. </w:t>
      </w:r>
      <w:r w:rsidRPr="002428C2">
        <w:rPr>
          <w:i/>
        </w:rPr>
        <w:t>System Dynamics Review, 33</w:t>
      </w:r>
      <w:r w:rsidRPr="002428C2">
        <w:t>(3-4), 254-279. doi:10.1002/sdr.1588</w:t>
      </w:r>
    </w:p>
    <w:p w14:paraId="6A8D9655" w14:textId="77777777" w:rsidR="002428C2" w:rsidRPr="002428C2" w:rsidRDefault="002428C2" w:rsidP="002428C2">
      <w:pPr>
        <w:pStyle w:val="EndNoteBibliography"/>
        <w:spacing w:after="0"/>
        <w:ind w:left="720" w:hanging="720"/>
      </w:pPr>
      <w:r w:rsidRPr="002428C2">
        <w:t xml:space="preserve">Kelly, C. J., Rogers, J., &amp; Gallaher, E. J. (2021). Insights from system dynamics that support experimental research: an exemplar of the NMDA receptor. </w:t>
      </w:r>
      <w:r w:rsidRPr="002428C2">
        <w:rPr>
          <w:i/>
        </w:rPr>
        <w:t>System Dynamics Review, 37</w:t>
      </w:r>
      <w:r w:rsidRPr="002428C2">
        <w:t>(2-3), 197-211. doi:10.1002/sdr.1688</w:t>
      </w:r>
    </w:p>
    <w:p w14:paraId="5DC5844E" w14:textId="77777777" w:rsidR="002428C2" w:rsidRPr="002428C2" w:rsidRDefault="002428C2" w:rsidP="002428C2">
      <w:pPr>
        <w:pStyle w:val="EndNoteBibliography"/>
        <w:spacing w:after="0"/>
        <w:ind w:left="720" w:hanging="720"/>
      </w:pPr>
      <w:r w:rsidRPr="002428C2">
        <w:t xml:space="preserve">Khan, A., Qureshi, M. A., &amp; Davidsen, P. I. (2020). How do oil prices and investments impact the dynamics of firm value? </w:t>
      </w:r>
      <w:r w:rsidRPr="002428C2">
        <w:rPr>
          <w:i/>
        </w:rPr>
        <w:t>System Dynamics Review, 36</w:t>
      </w:r>
      <w:r w:rsidRPr="002428C2">
        <w:t>(1), 74-100. doi:10.1002/sdr.1649</w:t>
      </w:r>
    </w:p>
    <w:p w14:paraId="5203D03C" w14:textId="77777777" w:rsidR="002428C2" w:rsidRPr="002428C2" w:rsidRDefault="002428C2" w:rsidP="002428C2">
      <w:pPr>
        <w:pStyle w:val="EndNoteBibliography"/>
        <w:spacing w:after="0"/>
        <w:ind w:left="720" w:hanging="720"/>
      </w:pPr>
      <w:r w:rsidRPr="002428C2">
        <w:t xml:space="preserve">Liang, X., Liu, X., Li, X., Chen, Y., Tian, H., &amp; Yao, Y. (2018). Delineating multi-scenario urban growth boundaries with a CA-based FLUS model and morphological method. </w:t>
      </w:r>
      <w:r w:rsidRPr="002428C2">
        <w:rPr>
          <w:i/>
        </w:rPr>
        <w:t>Landscape and Urban Planning, 177</w:t>
      </w:r>
      <w:r w:rsidRPr="002428C2">
        <w:t>, 47-63. doi:10.1016/j.landurbplan.2018.04.016</w:t>
      </w:r>
    </w:p>
    <w:p w14:paraId="6E164367" w14:textId="143E0EF5" w:rsidR="002428C2" w:rsidRPr="002428C2" w:rsidRDefault="002428C2" w:rsidP="002428C2">
      <w:pPr>
        <w:pStyle w:val="EndNoteBibliography"/>
        <w:spacing w:after="0"/>
        <w:ind w:left="720" w:hanging="720"/>
      </w:pPr>
      <w:r w:rsidRPr="002428C2">
        <w:t xml:space="preserve">Links, J. M., Schwartz, B. S., Lin, S., Kanarek, N., Mitrani-Reiser, J., Sell, T. K., . . . Burhans, R. (2018). COPEWELL: a conceptual framework and system dynamics model for predicting community functioning and resilience after disasters. </w:t>
      </w:r>
      <w:r w:rsidRPr="002428C2">
        <w:rPr>
          <w:i/>
        </w:rPr>
        <w:t>Disaster medicine and public health preparedness, 12</w:t>
      </w:r>
      <w:r w:rsidRPr="002428C2">
        <w:t>(1), 127-137. Retrieved from https://www.ncbi.nlm.nih.gov/pmc/articles/PMC8743042/pdf/nihms-1768211.pdf</w:t>
      </w:r>
    </w:p>
    <w:p w14:paraId="7947A204" w14:textId="77777777" w:rsidR="002428C2" w:rsidRPr="002428C2" w:rsidRDefault="002428C2" w:rsidP="002428C2">
      <w:pPr>
        <w:pStyle w:val="EndNoteBibliography"/>
        <w:spacing w:after="0"/>
        <w:ind w:left="720" w:hanging="720"/>
      </w:pPr>
      <w:r w:rsidRPr="002428C2">
        <w:t xml:space="preserve">Liu, D., &amp; Xiao, B. (2018). Can China achieve its carbon emission peaking? A scenario analysis based on STIRPAT and system dynamics model. </w:t>
      </w:r>
      <w:r w:rsidRPr="002428C2">
        <w:rPr>
          <w:i/>
        </w:rPr>
        <w:t>Ecological Indicators, 93</w:t>
      </w:r>
      <w:r w:rsidRPr="002428C2">
        <w:t>, 647-657. doi:10.1016/j.ecolind.2018.05.049</w:t>
      </w:r>
    </w:p>
    <w:p w14:paraId="06D08BCF" w14:textId="77777777" w:rsidR="002428C2" w:rsidRPr="002428C2" w:rsidRDefault="002428C2" w:rsidP="002428C2">
      <w:pPr>
        <w:pStyle w:val="EndNoteBibliography"/>
        <w:spacing w:after="0"/>
        <w:ind w:left="720" w:hanging="720"/>
      </w:pPr>
      <w:r w:rsidRPr="002428C2">
        <w:t xml:space="preserve">Matchar, D. B., Ansah, J. P., Koh, V., &amp; Whitson, H. E. (2018). Trajectories of functional ability over the life course: a conceptual model of the interaction of stressor-induced functional loss and resilience. </w:t>
      </w:r>
      <w:r w:rsidRPr="002428C2">
        <w:rPr>
          <w:i/>
        </w:rPr>
        <w:t>System Dynamics Review, 34</w:t>
      </w:r>
      <w:r w:rsidRPr="002428C2">
        <w:t>(4), 481-502. doi:10.1002/sdr.1611</w:t>
      </w:r>
    </w:p>
    <w:p w14:paraId="7B0C5075" w14:textId="77777777" w:rsidR="002428C2" w:rsidRPr="002428C2" w:rsidRDefault="002428C2" w:rsidP="002428C2">
      <w:pPr>
        <w:pStyle w:val="EndNoteBibliography"/>
        <w:spacing w:after="0"/>
        <w:ind w:left="720" w:hanging="720"/>
      </w:pPr>
      <w:r w:rsidRPr="002428C2">
        <w:t xml:space="preserve">McCardle-Keurentjes, M. H. F., Rouwette, E. A. J. A., Vennix, J. A. M., &amp; Jacobs, E. (2018). Potential benefits of model use in group model building: insights from an experimental investigation. </w:t>
      </w:r>
      <w:r w:rsidRPr="002428C2">
        <w:rPr>
          <w:i/>
        </w:rPr>
        <w:t>System Dynamics Review, 34</w:t>
      </w:r>
      <w:r w:rsidRPr="002428C2">
        <w:t>(1-2), 354-384. doi:10.1002/sdr.1603</w:t>
      </w:r>
    </w:p>
    <w:p w14:paraId="5FF97735" w14:textId="77777777" w:rsidR="002428C2" w:rsidRPr="002428C2" w:rsidRDefault="002428C2" w:rsidP="002428C2">
      <w:pPr>
        <w:pStyle w:val="EndNoteBibliography"/>
        <w:spacing w:after="0"/>
        <w:ind w:left="720" w:hanging="720"/>
      </w:pPr>
      <w:r w:rsidRPr="002428C2">
        <w:t xml:space="preserve">Mendes, J. P., &amp; Aleluia, M. (2019). Aging effects in public policy making. </w:t>
      </w:r>
      <w:r w:rsidRPr="002428C2">
        <w:rPr>
          <w:i/>
        </w:rPr>
        <w:t>System Dynamics Review, 35</w:t>
      </w:r>
      <w:r w:rsidRPr="002428C2">
        <w:t>(3), 232-254. doi:10.1002/sdr.1639</w:t>
      </w:r>
    </w:p>
    <w:p w14:paraId="103BF090" w14:textId="7C9DD528" w:rsidR="002428C2" w:rsidRPr="002428C2" w:rsidRDefault="002428C2" w:rsidP="002428C2">
      <w:pPr>
        <w:pStyle w:val="EndNoteBibliography"/>
        <w:spacing w:after="0"/>
        <w:ind w:left="720" w:hanging="720"/>
      </w:pPr>
      <w:r w:rsidRPr="002428C2">
        <w:t xml:space="preserve">Nieto, J., Carpintero, Ó., Miguel, L. J., &amp; de Blas, I. (2020). Macroeconomic modelling under energy constraints: Global low carbon transition scenarios. </w:t>
      </w:r>
      <w:r w:rsidRPr="002428C2">
        <w:rPr>
          <w:i/>
        </w:rPr>
        <w:t>Energy Policy, 137</w:t>
      </w:r>
      <w:r w:rsidRPr="002428C2">
        <w:t>, 111090. doi:https://doi.org/10.1016/j.enpol.2019.111090</w:t>
      </w:r>
    </w:p>
    <w:p w14:paraId="08C62092" w14:textId="77777777" w:rsidR="002428C2" w:rsidRPr="002428C2" w:rsidRDefault="002428C2" w:rsidP="002428C2">
      <w:pPr>
        <w:pStyle w:val="EndNoteBibliography"/>
        <w:spacing w:after="0"/>
        <w:ind w:left="720" w:hanging="720"/>
      </w:pPr>
      <w:r w:rsidRPr="002428C2">
        <w:t xml:space="preserve">Owen, B., Brown, A. D., Kuhlberg, J., Millar, L., Nichols, M., Economos, C., &amp; Allender, S. (2018). Understanding a successful obesity prevention initiative in children under 5 from a systems perspective. </w:t>
      </w:r>
      <w:r w:rsidRPr="002428C2">
        <w:rPr>
          <w:i/>
        </w:rPr>
        <w:t>PLOS ONE, 13</w:t>
      </w:r>
      <w:r w:rsidRPr="002428C2">
        <w:t>(3), e0195141. doi:10.1371/journal.pone.0195141</w:t>
      </w:r>
    </w:p>
    <w:p w14:paraId="306D4F8B" w14:textId="77777777" w:rsidR="002428C2" w:rsidRPr="002428C2" w:rsidRDefault="002428C2" w:rsidP="002428C2">
      <w:pPr>
        <w:pStyle w:val="EndNoteBibliography"/>
        <w:spacing w:after="0"/>
        <w:ind w:left="720" w:hanging="720"/>
      </w:pPr>
      <w:r w:rsidRPr="002428C2">
        <w:t xml:space="preserve">Pagano, A., Pluchinotta, I., Pengal, P., Cokan, B., &amp; Giordano, R. (2019). Engaging stakeholders in the assessment of NBS effectiveness in flood risk reduction: A participatory System Dynamics Model for benefits and co-benefits evaluation. </w:t>
      </w:r>
      <w:r w:rsidRPr="002428C2">
        <w:rPr>
          <w:i/>
        </w:rPr>
        <w:t>Sci Total Environ, 690</w:t>
      </w:r>
      <w:r w:rsidRPr="002428C2">
        <w:t>, 543-555. doi:10.1016/j.scitotenv.2019.07.059</w:t>
      </w:r>
    </w:p>
    <w:p w14:paraId="1F501D6D" w14:textId="77777777" w:rsidR="002428C2" w:rsidRPr="002428C2" w:rsidRDefault="002428C2" w:rsidP="002428C2">
      <w:pPr>
        <w:pStyle w:val="EndNoteBibliography"/>
        <w:spacing w:after="0"/>
        <w:ind w:left="720" w:hanging="720"/>
      </w:pPr>
      <w:r w:rsidRPr="002428C2">
        <w:t xml:space="preserve">Paul, S., &amp; Venkateswaran, J. (2018). Impact of drug supply chain on the dynamics of infectious diseases. </w:t>
      </w:r>
      <w:r w:rsidRPr="002428C2">
        <w:rPr>
          <w:i/>
        </w:rPr>
        <w:t>System Dynamics Review, 33</w:t>
      </w:r>
      <w:r w:rsidRPr="002428C2">
        <w:t>(3-4), 280-310. doi:10.1002/sdr.1592</w:t>
      </w:r>
    </w:p>
    <w:p w14:paraId="4749E9F5" w14:textId="77777777" w:rsidR="002428C2" w:rsidRPr="002428C2" w:rsidRDefault="002428C2" w:rsidP="002428C2">
      <w:pPr>
        <w:pStyle w:val="EndNoteBibliography"/>
        <w:spacing w:after="0"/>
        <w:ind w:left="720" w:hanging="720"/>
      </w:pPr>
      <w:r w:rsidRPr="002428C2">
        <w:t xml:space="preserve">Pedercini, M., Arquitt, S., &amp; Chan, D. (2020). Integrated simulation for the 2030 agenda†. </w:t>
      </w:r>
      <w:r w:rsidRPr="002428C2">
        <w:rPr>
          <w:i/>
        </w:rPr>
        <w:t>System Dynamics Review, 36</w:t>
      </w:r>
      <w:r w:rsidRPr="002428C2">
        <w:t>(3), 333-357. doi:10.1002/sdr.1665</w:t>
      </w:r>
    </w:p>
    <w:p w14:paraId="3FD9D849" w14:textId="77777777" w:rsidR="002428C2" w:rsidRPr="002428C2" w:rsidRDefault="002428C2" w:rsidP="002428C2">
      <w:pPr>
        <w:pStyle w:val="EndNoteBibliography"/>
        <w:spacing w:after="0"/>
        <w:ind w:left="720" w:hanging="720"/>
      </w:pPr>
      <w:r w:rsidRPr="002428C2">
        <w:t xml:space="preserve">Peterson, S., Bush, B., Inman, D., Newes, E., Schwab, A., Stright, D., &amp; Vimmerstedt, L. (2019). Lessons from a large‐scale systems dynamics modeling project: the example of the biomass scenario model. </w:t>
      </w:r>
      <w:r w:rsidRPr="002428C2">
        <w:rPr>
          <w:i/>
        </w:rPr>
        <w:t>System Dynamics Review, 35</w:t>
      </w:r>
      <w:r w:rsidRPr="002428C2">
        <w:t>(1), 55-69. doi:10.1002/sdr.1620</w:t>
      </w:r>
    </w:p>
    <w:p w14:paraId="23881D91" w14:textId="0C9179CE" w:rsidR="002428C2" w:rsidRPr="002428C2" w:rsidRDefault="002428C2" w:rsidP="002428C2">
      <w:pPr>
        <w:pStyle w:val="EndNoteBibliography"/>
        <w:spacing w:after="0"/>
        <w:ind w:left="720" w:hanging="720"/>
      </w:pPr>
      <w:r w:rsidRPr="002428C2">
        <w:lastRenderedPageBreak/>
        <w:t xml:space="preserve">Pluchinotta, I., Pagano, A., Giordano, R., &amp; Tsoukiàs, A. (2018). A system dynamics model for supporting decision-makers in irrigation water management. </w:t>
      </w:r>
      <w:r w:rsidRPr="002428C2">
        <w:rPr>
          <w:i/>
        </w:rPr>
        <w:t>Journal of Environmental Management, 223</w:t>
      </w:r>
      <w:r w:rsidRPr="002428C2">
        <w:t>, 815-824. doi:https://doi.org/10.1016/j.jenvman.2018.06.083</w:t>
      </w:r>
    </w:p>
    <w:p w14:paraId="48DBFCB9" w14:textId="7E08EF84" w:rsidR="002428C2" w:rsidRPr="002428C2" w:rsidRDefault="002428C2" w:rsidP="002428C2">
      <w:pPr>
        <w:pStyle w:val="EndNoteBibliography"/>
        <w:spacing w:after="0"/>
        <w:ind w:left="720" w:hanging="720"/>
      </w:pPr>
      <w:r w:rsidRPr="002428C2">
        <w:t xml:space="preserve">Proaño, L., Sarmiento, A. T., Figueredo, M., &amp; Cobo, M. (2020). Techno-economic evaluation of indirect carbonation for CO2 emissions capture in cement industry: A system dynamics approach. </w:t>
      </w:r>
      <w:r w:rsidRPr="002428C2">
        <w:rPr>
          <w:i/>
        </w:rPr>
        <w:t>Journal of Cleaner Production, 263</w:t>
      </w:r>
      <w:r w:rsidRPr="002428C2">
        <w:t>, 121457. doi:https://doi.org/10.1016/j.jclepro.2020.121457</w:t>
      </w:r>
    </w:p>
    <w:p w14:paraId="67631055" w14:textId="77777777" w:rsidR="002428C2" w:rsidRPr="002428C2" w:rsidRDefault="002428C2" w:rsidP="002428C2">
      <w:pPr>
        <w:pStyle w:val="EndNoteBibliography"/>
        <w:spacing w:after="0"/>
        <w:ind w:left="720" w:hanging="720"/>
      </w:pPr>
      <w:r w:rsidRPr="002428C2">
        <w:t xml:space="preserve">Rahmandad, H., Lim, T. Y., &amp; Sterman, J. (2021). Behavioral dynamics of COVID-19: estimating underreporting, multiple waves, and adherence fatigue across 92 nations. </w:t>
      </w:r>
      <w:r w:rsidRPr="002428C2">
        <w:rPr>
          <w:i/>
        </w:rPr>
        <w:t>System Dynamics Review, 37</w:t>
      </w:r>
      <w:r w:rsidRPr="002428C2">
        <w:t>(1), 5-31. doi:10.1002/sdr.1673</w:t>
      </w:r>
    </w:p>
    <w:p w14:paraId="01F5D400" w14:textId="77777777" w:rsidR="002428C2" w:rsidRPr="002428C2" w:rsidRDefault="002428C2" w:rsidP="002428C2">
      <w:pPr>
        <w:pStyle w:val="EndNoteBibliography"/>
        <w:spacing w:after="0"/>
        <w:ind w:left="720" w:hanging="720"/>
      </w:pPr>
      <w:r w:rsidRPr="002428C2">
        <w:t xml:space="preserve">Rammelt, C. F. (2019). The dynamics of financial instability: simplifying Keen's Goodwin–Minsky model. </w:t>
      </w:r>
      <w:r w:rsidRPr="002428C2">
        <w:rPr>
          <w:i/>
        </w:rPr>
        <w:t>System Dynamics Review, 35</w:t>
      </w:r>
      <w:r w:rsidRPr="002428C2">
        <w:t>(2), 140-159. doi:10.1002/sdr.1627</w:t>
      </w:r>
    </w:p>
    <w:p w14:paraId="7198D500" w14:textId="77777777" w:rsidR="002428C2" w:rsidRPr="002428C2" w:rsidRDefault="002428C2" w:rsidP="002428C2">
      <w:pPr>
        <w:pStyle w:val="EndNoteBibliography"/>
        <w:spacing w:after="0"/>
        <w:ind w:left="720" w:hanging="720"/>
      </w:pPr>
      <w:r w:rsidRPr="002428C2">
        <w:t xml:space="preserve">Ravar, Z., Zahraie, B., Sharifinejad, A., Gozini, H., &amp; Jafari, S. (2020). System dynamics modeling for assessment of water–food–energy resources security and nexus in Gavkhuni basin in Iran. </w:t>
      </w:r>
      <w:r w:rsidRPr="002428C2">
        <w:rPr>
          <w:i/>
        </w:rPr>
        <w:t>Ecological Indicators, 108</w:t>
      </w:r>
      <w:r w:rsidRPr="002428C2">
        <w:t>. doi:10.1016/j.ecolind.2019.105682</w:t>
      </w:r>
    </w:p>
    <w:p w14:paraId="21C372E6" w14:textId="77777777" w:rsidR="002428C2" w:rsidRPr="002428C2" w:rsidRDefault="002428C2" w:rsidP="002428C2">
      <w:pPr>
        <w:pStyle w:val="EndNoteBibliography"/>
        <w:spacing w:after="0"/>
        <w:ind w:left="720" w:hanging="720"/>
      </w:pPr>
      <w:r w:rsidRPr="002428C2">
        <w:t xml:space="preserve">Rogers, J., Gallaher, E. J., &amp; Dingli, D. (2018). Personalized ESA doses for anemia management in hemodialysis patients with end-stage renal disease. </w:t>
      </w:r>
      <w:r w:rsidRPr="002428C2">
        <w:rPr>
          <w:i/>
        </w:rPr>
        <w:t>System Dynamics Review, 34</w:t>
      </w:r>
      <w:r w:rsidRPr="002428C2">
        <w:t>(1-2), 121-153. doi:10.1002/sdr.1606</w:t>
      </w:r>
    </w:p>
    <w:p w14:paraId="340ED775" w14:textId="77777777" w:rsidR="002428C2" w:rsidRPr="002428C2" w:rsidRDefault="002428C2" w:rsidP="002428C2">
      <w:pPr>
        <w:pStyle w:val="EndNoteBibliography"/>
        <w:spacing w:after="0"/>
        <w:ind w:left="720" w:hanging="720"/>
      </w:pPr>
      <w:r w:rsidRPr="002428C2">
        <w:t xml:space="preserve">Rydzak, F., &amp; Monus, P. A. (2018). Shaping organizational network structure to enable sustainable transformation. </w:t>
      </w:r>
      <w:r w:rsidRPr="002428C2">
        <w:rPr>
          <w:i/>
        </w:rPr>
        <w:t>System Dynamics Review, 34</w:t>
      </w:r>
      <w:r w:rsidRPr="002428C2">
        <w:t>(1-2), 255-283. doi:10.1002/sdr.1602</w:t>
      </w:r>
    </w:p>
    <w:p w14:paraId="1650C651" w14:textId="77777777" w:rsidR="002428C2" w:rsidRPr="002428C2" w:rsidRDefault="002428C2" w:rsidP="002428C2">
      <w:pPr>
        <w:pStyle w:val="EndNoteBibliography"/>
        <w:spacing w:after="0"/>
        <w:ind w:left="720" w:hanging="720"/>
      </w:pPr>
      <w:r w:rsidRPr="002428C2">
        <w:t xml:space="preserve">Sahin, Ö., Senturk, F., Barlas, Y., &amp; Yasarcan, H. (2021). Modeling the pharmacodynamics of nandrolone doping drug and implications for anti‐doping testing. </w:t>
      </w:r>
      <w:r w:rsidRPr="002428C2">
        <w:rPr>
          <w:i/>
        </w:rPr>
        <w:t>System Dynamics Review, 36</w:t>
      </w:r>
      <w:r w:rsidRPr="002428C2">
        <w:t>(4), 467-496. doi:10.1002/sdr.1672</w:t>
      </w:r>
    </w:p>
    <w:p w14:paraId="0DD2E903" w14:textId="77777777" w:rsidR="002428C2" w:rsidRPr="002428C2" w:rsidRDefault="002428C2" w:rsidP="002428C2">
      <w:pPr>
        <w:pStyle w:val="EndNoteBibliography"/>
        <w:spacing w:after="0"/>
        <w:ind w:left="720" w:hanging="720"/>
      </w:pPr>
      <w:r w:rsidRPr="002428C2">
        <w:t xml:space="preserve">Sajid, Z., Andersen, M., &amp; Ottesen, J. T. (2021). System dynamics of cancer in erythropoiesis with multiple EPO feedbacks. </w:t>
      </w:r>
      <w:r w:rsidRPr="002428C2">
        <w:rPr>
          <w:i/>
        </w:rPr>
        <w:t>System Dynamics Review, 36</w:t>
      </w:r>
      <w:r w:rsidRPr="002428C2">
        <w:t>(4), 447-466. doi:10.1002/sdr.1670</w:t>
      </w:r>
    </w:p>
    <w:p w14:paraId="28F21082" w14:textId="2F45202F" w:rsidR="002428C2" w:rsidRPr="002428C2" w:rsidRDefault="002428C2" w:rsidP="002428C2">
      <w:pPr>
        <w:pStyle w:val="EndNoteBibliography"/>
        <w:spacing w:after="0"/>
        <w:ind w:left="720" w:hanging="720"/>
      </w:pPr>
      <w:r w:rsidRPr="002428C2">
        <w:t xml:space="preserve">Song, C., Omalley, A., Roy, S. G., Barber, B. L., Zydlewski, J., &amp; Mo, W. (2019). Managing dams for energy and fish tradeoffs: What does a win-win solution take? </w:t>
      </w:r>
      <w:r w:rsidRPr="002428C2">
        <w:rPr>
          <w:i/>
        </w:rPr>
        <w:t>Science of The Total Environment, 669</w:t>
      </w:r>
      <w:r w:rsidRPr="002428C2">
        <w:t>, 833-843. doi:https://doi.org/10.1016/j.scitotenv.2019.03.042</w:t>
      </w:r>
    </w:p>
    <w:p w14:paraId="03232782" w14:textId="67989FAD" w:rsidR="002428C2" w:rsidRPr="002428C2" w:rsidRDefault="002428C2" w:rsidP="002428C2">
      <w:pPr>
        <w:pStyle w:val="EndNoteBibliography"/>
        <w:spacing w:after="0"/>
        <w:ind w:left="720" w:hanging="720"/>
      </w:pPr>
      <w:r w:rsidRPr="002428C2">
        <w:t xml:space="preserve">Song, J., Tang, B., Zhang, J., Dou, X., Liu, Q., &amp; Shen, W. (2018). System dynamics simulation for optimal stream flow regulations under consideration of coordinated development of ecology and socio-economy in the Weihe River Basin, China. </w:t>
      </w:r>
      <w:r w:rsidRPr="002428C2">
        <w:rPr>
          <w:i/>
        </w:rPr>
        <w:t>Ecological Engineering, 124</w:t>
      </w:r>
      <w:r w:rsidRPr="002428C2">
        <w:t>, 51-68. doi:https://doi.org/10.1016/j.ecoleng.2018.09.024</w:t>
      </w:r>
    </w:p>
    <w:p w14:paraId="67BDB9B9" w14:textId="77777777" w:rsidR="002428C2" w:rsidRPr="002428C2" w:rsidRDefault="002428C2" w:rsidP="002428C2">
      <w:pPr>
        <w:pStyle w:val="EndNoteBibliography"/>
        <w:spacing w:after="0"/>
        <w:ind w:left="720" w:hanging="720"/>
      </w:pPr>
      <w:r w:rsidRPr="002428C2">
        <w:t xml:space="preserve">Struben, J. (2020). The coronavirus disease (COVID-19) pandemic: simulation-based assessment of outbreak responses and postpeak strategies. </w:t>
      </w:r>
      <w:r w:rsidRPr="002428C2">
        <w:rPr>
          <w:i/>
        </w:rPr>
        <w:t>System Dynamics Review</w:t>
      </w:r>
      <w:r w:rsidRPr="002428C2">
        <w:t>. doi:10.1002/sdr.1660</w:t>
      </w:r>
    </w:p>
    <w:p w14:paraId="0DE9865A" w14:textId="77777777" w:rsidR="002428C2" w:rsidRPr="002428C2" w:rsidRDefault="002428C2" w:rsidP="002428C2">
      <w:pPr>
        <w:pStyle w:val="EndNoteBibliography"/>
        <w:spacing w:after="0"/>
        <w:ind w:left="720" w:hanging="720"/>
      </w:pPr>
      <w:r w:rsidRPr="002428C2">
        <w:t xml:space="preserve">Tan, Y., Jiao, L., Shuai, C., &amp; Shen, L. (2018). A system dynamics model for simulating urban sustainability performance: A China case study. </w:t>
      </w:r>
      <w:r w:rsidRPr="002428C2">
        <w:rPr>
          <w:i/>
        </w:rPr>
        <w:t>Journal of Cleaner Production, 199</w:t>
      </w:r>
      <w:r w:rsidRPr="002428C2">
        <w:t>, 1107-1115. doi:10.1016/j.jclepro.2018.07.154</w:t>
      </w:r>
    </w:p>
    <w:p w14:paraId="09D2FBCB" w14:textId="77777777" w:rsidR="002428C2" w:rsidRPr="002428C2" w:rsidRDefault="002428C2" w:rsidP="002428C2">
      <w:pPr>
        <w:pStyle w:val="EndNoteBibliography"/>
        <w:spacing w:after="0"/>
        <w:ind w:left="720" w:hanging="720"/>
      </w:pPr>
      <w:r w:rsidRPr="002428C2">
        <w:t xml:space="preserve">Tebbens, R. J. D., &amp; Thompson, K. M. (2018). Using integrated modeling to support the global eradication of vaccine-preventable diseases. </w:t>
      </w:r>
      <w:r w:rsidRPr="002428C2">
        <w:rPr>
          <w:i/>
        </w:rPr>
        <w:t>System Dynamics Review, 34</w:t>
      </w:r>
      <w:r w:rsidRPr="002428C2">
        <w:t>(1-2), 78-120. doi:10.1002/sdr.1589</w:t>
      </w:r>
    </w:p>
    <w:p w14:paraId="4D750B88" w14:textId="77777777" w:rsidR="002428C2" w:rsidRPr="002428C2" w:rsidRDefault="002428C2" w:rsidP="002428C2">
      <w:pPr>
        <w:pStyle w:val="EndNoteBibliography"/>
        <w:spacing w:after="0"/>
        <w:ind w:left="720" w:hanging="720"/>
      </w:pPr>
      <w:r w:rsidRPr="002428C2">
        <w:t xml:space="preserve">Tong, W., Mu, D., Zhao, F., Mendis, G. P., &amp; Sutherland, J. W. (2019). The impact of cap-and-trade mechanism and consumers’ environmental preferences on a retailer-led supply Chain. </w:t>
      </w:r>
      <w:r w:rsidRPr="002428C2">
        <w:rPr>
          <w:i/>
        </w:rPr>
        <w:t>Resources, Conservation and Recycling, 142</w:t>
      </w:r>
      <w:r w:rsidRPr="002428C2">
        <w:t>, 88-100. doi:10.1016/j.resconrec.2018.11.005</w:t>
      </w:r>
    </w:p>
    <w:p w14:paraId="60602043" w14:textId="5F1553E4" w:rsidR="002428C2" w:rsidRPr="002428C2" w:rsidRDefault="002428C2" w:rsidP="002428C2">
      <w:pPr>
        <w:pStyle w:val="EndNoteBibliography"/>
        <w:spacing w:after="0"/>
        <w:ind w:left="720" w:hanging="720"/>
      </w:pPr>
      <w:r w:rsidRPr="002428C2">
        <w:t xml:space="preserve">Wang, D., Nie, R., Long, R., Shi, R., &amp; Zhao, Y. (2018). Scenario prediction of China’s coal production capacity based on system dynamics model. </w:t>
      </w:r>
      <w:r w:rsidRPr="002428C2">
        <w:rPr>
          <w:i/>
        </w:rPr>
        <w:t>Resources, Conservation and Recycling, 129</w:t>
      </w:r>
      <w:r w:rsidRPr="002428C2">
        <w:t>, 432-442. doi:https://doi.org/10.1016/j.resconrec.2016.07.013</w:t>
      </w:r>
    </w:p>
    <w:p w14:paraId="7FF9D68F" w14:textId="77777777" w:rsidR="002428C2" w:rsidRPr="002428C2" w:rsidRDefault="002428C2" w:rsidP="002428C2">
      <w:pPr>
        <w:pStyle w:val="EndNoteBibliography"/>
        <w:spacing w:after="0"/>
        <w:ind w:left="720" w:hanging="720"/>
      </w:pPr>
      <w:r w:rsidRPr="002428C2">
        <w:t xml:space="preserve">Wang, M., Hoogendoorn, S. P., Daamen, W., van Arem, B., Shyrokau, B., &amp; Happee, R. (2018). Delay-compensating strategy to enhance string stability of adaptive cruise controlled vehicles. </w:t>
      </w:r>
      <w:r w:rsidRPr="002428C2">
        <w:rPr>
          <w:i/>
        </w:rPr>
        <w:t>Transportmetrica B: Transport Dynamics, 6</w:t>
      </w:r>
      <w:r w:rsidRPr="002428C2">
        <w:t>(3), 211-229. doi:10.1080/21680566.2016.1266973</w:t>
      </w:r>
    </w:p>
    <w:p w14:paraId="31A20F44" w14:textId="77777777" w:rsidR="002428C2" w:rsidRPr="002428C2" w:rsidRDefault="002428C2" w:rsidP="002428C2">
      <w:pPr>
        <w:pStyle w:val="EndNoteBibliography"/>
        <w:spacing w:after="0"/>
        <w:ind w:left="720" w:hanging="720"/>
      </w:pPr>
      <w:r w:rsidRPr="002428C2">
        <w:t xml:space="preserve">Wang, N., Tang, L., Zhang, W., &amp; Guo, J. (2019). How to face the challenges caused by the abolishment of subsidies for electric vehicles in China? </w:t>
      </w:r>
      <w:r w:rsidRPr="002428C2">
        <w:rPr>
          <w:i/>
        </w:rPr>
        <w:t>Energy, 166</w:t>
      </w:r>
      <w:r w:rsidRPr="002428C2">
        <w:t>, 359-372. doi:10.1016/j.energy.2018.10.006</w:t>
      </w:r>
    </w:p>
    <w:p w14:paraId="6E3E18C9" w14:textId="77777777" w:rsidR="002428C2" w:rsidRPr="002428C2" w:rsidRDefault="002428C2" w:rsidP="002428C2">
      <w:pPr>
        <w:pStyle w:val="EndNoteBibliography"/>
        <w:spacing w:after="0"/>
        <w:ind w:left="720" w:hanging="720"/>
      </w:pPr>
      <w:r w:rsidRPr="002428C2">
        <w:lastRenderedPageBreak/>
        <w:t xml:space="preserve">Woodruff, S., BenDor, T. K., &amp; Strong, A. L. (2018). Fighting the inevitable: infrastructure investment and coastal community adaptation to sea level rise. </w:t>
      </w:r>
      <w:r w:rsidRPr="002428C2">
        <w:rPr>
          <w:i/>
        </w:rPr>
        <w:t>System Dynamics Review, 34</w:t>
      </w:r>
      <w:r w:rsidRPr="002428C2">
        <w:t>(1-2), 48-77. doi:10.1002/sdr.1597</w:t>
      </w:r>
    </w:p>
    <w:p w14:paraId="1A2DCE3C" w14:textId="77777777" w:rsidR="002428C2" w:rsidRPr="002428C2" w:rsidRDefault="002428C2" w:rsidP="002428C2">
      <w:pPr>
        <w:pStyle w:val="EndNoteBibliography"/>
        <w:spacing w:after="0"/>
        <w:ind w:left="720" w:hanging="720"/>
      </w:pPr>
      <w:r w:rsidRPr="002428C2">
        <w:t xml:space="preserve">Wu, D., &amp; Ning, S. (2018). Dynamic assessment of urban economy-environment-energy system using system dynamics model: A case study in Beijing. </w:t>
      </w:r>
      <w:r w:rsidRPr="002428C2">
        <w:rPr>
          <w:i/>
        </w:rPr>
        <w:t>Environ Res, 164</w:t>
      </w:r>
      <w:r w:rsidRPr="002428C2">
        <w:t>, 70-84. doi:10.1016/j.envres.2018.01.029</w:t>
      </w:r>
    </w:p>
    <w:p w14:paraId="688C081D" w14:textId="4D0E004C" w:rsidR="002428C2" w:rsidRPr="002428C2" w:rsidRDefault="002428C2" w:rsidP="002428C2">
      <w:pPr>
        <w:pStyle w:val="EndNoteBibliography"/>
        <w:ind w:left="720" w:hanging="720"/>
      </w:pPr>
      <w:r w:rsidRPr="002428C2">
        <w:t xml:space="preserve">Zare, F., Elsawah, S., Bagheri, A., Nabavi, E., &amp; Jakeman, A. J. (2019). Improved integrated water resource modelling by combining DPSIR and system dynamics conceptual modelling techniques. </w:t>
      </w:r>
      <w:r w:rsidRPr="002428C2">
        <w:rPr>
          <w:i/>
        </w:rPr>
        <w:t>Journal of Environmental Management, 246</w:t>
      </w:r>
      <w:r w:rsidRPr="002428C2">
        <w:t>, 27-41. doi:https://doi.org/10.1016/j.jenvman.2019.05.033</w:t>
      </w:r>
    </w:p>
    <w:p w14:paraId="34B97125" w14:textId="65CBB11B" w:rsidR="000D4613" w:rsidRPr="003E04F9" w:rsidRDefault="00D41608">
      <w:r w:rsidRPr="003E04F9">
        <w:fldChar w:fldCharType="end"/>
      </w:r>
    </w:p>
    <w:sectPr w:rsidR="000D4613" w:rsidRPr="003E04F9" w:rsidSect="003E04F9">
      <w:pgSz w:w="12240" w:h="15840"/>
      <w:pgMar w:top="907" w:right="1440" w:bottom="1440" w:left="1440" w:header="720" w:footer="27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CB610" w14:textId="77777777" w:rsidR="00274838" w:rsidRDefault="00274838" w:rsidP="002E0164">
      <w:pPr>
        <w:spacing w:after="0" w:line="240" w:lineRule="auto"/>
      </w:pPr>
      <w:r>
        <w:separator/>
      </w:r>
    </w:p>
  </w:endnote>
  <w:endnote w:type="continuationSeparator" w:id="0">
    <w:p w14:paraId="7399A04D" w14:textId="77777777" w:rsidR="00274838" w:rsidRDefault="00274838" w:rsidP="002E0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5034635"/>
      <w:docPartObj>
        <w:docPartGallery w:val="Page Numbers (Bottom of Page)"/>
        <w:docPartUnique/>
      </w:docPartObj>
    </w:sdtPr>
    <w:sdtEndPr>
      <w:rPr>
        <w:noProof/>
      </w:rPr>
    </w:sdtEndPr>
    <w:sdtContent>
      <w:p w14:paraId="5C968804" w14:textId="3A6C2081" w:rsidR="00362FC2" w:rsidRDefault="00362F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C9458B" w14:textId="77777777" w:rsidR="00362FC2" w:rsidRDefault="00362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17F296" w14:textId="77777777" w:rsidR="00274838" w:rsidRDefault="00274838" w:rsidP="002E0164">
      <w:pPr>
        <w:spacing w:after="0" w:line="240" w:lineRule="auto"/>
      </w:pPr>
      <w:r>
        <w:separator/>
      </w:r>
    </w:p>
  </w:footnote>
  <w:footnote w:type="continuationSeparator" w:id="0">
    <w:p w14:paraId="201FAF0C" w14:textId="77777777" w:rsidR="00274838" w:rsidRDefault="00274838" w:rsidP="002E0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BE632E"/>
    <w:multiLevelType w:val="multilevel"/>
    <w:tmpl w:val="314487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718404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U1MzU0MjA2MDW0NDRU0lEKTi0uzszPAykwrAUACqLAiy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xtsx5afrv0tgessz9psw9h2ddw55r2vee2&quot;&gt;CLD_transparency&lt;record-ids&gt;&lt;item&gt;3&lt;/item&gt;&lt;item&gt;4&lt;/item&gt;&lt;item&gt;10&lt;/item&gt;&lt;item&gt;11&lt;/item&gt;&lt;item&gt;12&lt;/item&gt;&lt;item&gt;17&lt;/item&gt;&lt;item&gt;18&lt;/item&gt;&lt;item&gt;19&lt;/item&gt;&lt;item&gt;20&lt;/item&gt;&lt;item&gt;21&lt;/item&gt;&lt;item&gt;22&lt;/item&gt;&lt;item&gt;27&lt;/item&gt;&lt;item&gt;28&lt;/item&gt;&lt;item&gt;32&lt;/item&gt;&lt;item&gt;34&lt;/item&gt;&lt;item&gt;39&lt;/item&gt;&lt;item&gt;41&lt;/item&gt;&lt;item&gt;42&lt;/item&gt;&lt;item&gt;43&lt;/item&gt;&lt;item&gt;44&lt;/item&gt;&lt;item&gt;45&lt;/item&gt;&lt;item&gt;46&lt;/item&gt;&lt;item&gt;48&lt;/item&gt;&lt;item&gt;49&lt;/item&gt;&lt;item&gt;51&lt;/item&gt;&lt;item&gt;52&lt;/item&gt;&lt;item&gt;53&lt;/item&gt;&lt;item&gt;54&lt;/item&gt;&lt;item&gt;56&lt;/item&gt;&lt;item&gt;58&lt;/item&gt;&lt;item&gt;61&lt;/item&gt;&lt;item&gt;62&lt;/item&gt;&lt;item&gt;63&lt;/item&gt;&lt;item&gt;64&lt;/item&gt;&lt;item&gt;65&lt;/item&gt;&lt;item&gt;72&lt;/item&gt;&lt;item&gt;73&lt;/item&gt;&lt;item&gt;74&lt;/item&gt;&lt;item&gt;75&lt;/item&gt;&lt;item&gt;76&lt;/item&gt;&lt;item&gt;77&lt;/item&gt;&lt;item&gt;79&lt;/item&gt;&lt;item&gt;80&lt;/item&gt;&lt;item&gt;81&lt;/item&gt;&lt;item&gt;82&lt;/item&gt;&lt;item&gt;83&lt;/item&gt;&lt;item&gt;85&lt;/item&gt;&lt;item&gt;86&lt;/item&gt;&lt;item&gt;87&lt;/item&gt;&lt;item&gt;91&lt;/item&gt;&lt;item&gt;136&lt;/item&gt;&lt;item&gt;137&lt;/item&gt;&lt;item&gt;138&lt;/item&gt;&lt;item&gt;139&lt;/item&gt;&lt;item&gt;140&lt;/item&gt;&lt;item&gt;141&lt;/item&gt;&lt;item&gt;142&lt;/item&gt;&lt;item&gt;143&lt;/item&gt;&lt;item&gt;146&lt;/item&gt;&lt;item&gt;148&lt;/item&gt;&lt;item&gt;149&lt;/item&gt;&lt;item&gt;150&lt;/item&gt;&lt;item&gt;151&lt;/item&gt;&lt;item&gt;152&lt;/item&gt;&lt;item&gt;154&lt;/item&gt;&lt;item&gt;155&lt;/item&gt;&lt;item&gt;156&lt;/item&gt;&lt;item&gt;157&lt;/item&gt;&lt;item&gt;158&lt;/item&gt;&lt;item&gt;159&lt;/item&gt;&lt;item&gt;160&lt;/item&gt;&lt;item&gt;161&lt;/item&gt;&lt;/record-ids&gt;&lt;/item&gt;&lt;/Libraries&gt;"/>
  </w:docVars>
  <w:rsids>
    <w:rsidRoot w:val="002E0164"/>
    <w:rsid w:val="00012BA9"/>
    <w:rsid w:val="000360FB"/>
    <w:rsid w:val="000506A3"/>
    <w:rsid w:val="000615D4"/>
    <w:rsid w:val="00070B72"/>
    <w:rsid w:val="000B1ED6"/>
    <w:rsid w:val="000D4613"/>
    <w:rsid w:val="000E2249"/>
    <w:rsid w:val="00151A6A"/>
    <w:rsid w:val="00155E2E"/>
    <w:rsid w:val="0017173E"/>
    <w:rsid w:val="001803DF"/>
    <w:rsid w:val="001A1317"/>
    <w:rsid w:val="001C1E5D"/>
    <w:rsid w:val="001C30A4"/>
    <w:rsid w:val="001C5CD1"/>
    <w:rsid w:val="001C78ED"/>
    <w:rsid w:val="001D4071"/>
    <w:rsid w:val="001E56F4"/>
    <w:rsid w:val="001F1B7C"/>
    <w:rsid w:val="002003AB"/>
    <w:rsid w:val="00221336"/>
    <w:rsid w:val="002428C2"/>
    <w:rsid w:val="00243007"/>
    <w:rsid w:val="00246AE6"/>
    <w:rsid w:val="002600FB"/>
    <w:rsid w:val="00265B0B"/>
    <w:rsid w:val="00274838"/>
    <w:rsid w:val="00276435"/>
    <w:rsid w:val="0027694B"/>
    <w:rsid w:val="00285C8A"/>
    <w:rsid w:val="002C6CAA"/>
    <w:rsid w:val="002E0164"/>
    <w:rsid w:val="002E1051"/>
    <w:rsid w:val="00336F96"/>
    <w:rsid w:val="00346B0F"/>
    <w:rsid w:val="00352CBE"/>
    <w:rsid w:val="00362FC2"/>
    <w:rsid w:val="00373D26"/>
    <w:rsid w:val="003A5529"/>
    <w:rsid w:val="003D3EDD"/>
    <w:rsid w:val="003E04F9"/>
    <w:rsid w:val="003E0F2E"/>
    <w:rsid w:val="003F6D66"/>
    <w:rsid w:val="004050F4"/>
    <w:rsid w:val="004120B6"/>
    <w:rsid w:val="004445D9"/>
    <w:rsid w:val="0044714C"/>
    <w:rsid w:val="00447583"/>
    <w:rsid w:val="00471E2D"/>
    <w:rsid w:val="00474B25"/>
    <w:rsid w:val="00495A18"/>
    <w:rsid w:val="004B1C16"/>
    <w:rsid w:val="004C2458"/>
    <w:rsid w:val="004F66E9"/>
    <w:rsid w:val="005736DC"/>
    <w:rsid w:val="00585471"/>
    <w:rsid w:val="005876A8"/>
    <w:rsid w:val="00590EFD"/>
    <w:rsid w:val="00594B96"/>
    <w:rsid w:val="005A4184"/>
    <w:rsid w:val="005B5E58"/>
    <w:rsid w:val="005B7D74"/>
    <w:rsid w:val="005C4308"/>
    <w:rsid w:val="005E72D4"/>
    <w:rsid w:val="006133F1"/>
    <w:rsid w:val="006227CC"/>
    <w:rsid w:val="00660160"/>
    <w:rsid w:val="00661387"/>
    <w:rsid w:val="00693197"/>
    <w:rsid w:val="00696F91"/>
    <w:rsid w:val="006B2902"/>
    <w:rsid w:val="007173F3"/>
    <w:rsid w:val="00741B75"/>
    <w:rsid w:val="00750CD6"/>
    <w:rsid w:val="00771E1F"/>
    <w:rsid w:val="00776DD8"/>
    <w:rsid w:val="007B7C52"/>
    <w:rsid w:val="00804A7A"/>
    <w:rsid w:val="0081696A"/>
    <w:rsid w:val="00816C45"/>
    <w:rsid w:val="00820D31"/>
    <w:rsid w:val="008308F8"/>
    <w:rsid w:val="00850B7B"/>
    <w:rsid w:val="00875D1E"/>
    <w:rsid w:val="00891019"/>
    <w:rsid w:val="008A34CD"/>
    <w:rsid w:val="008A6A39"/>
    <w:rsid w:val="008B147E"/>
    <w:rsid w:val="008B73B1"/>
    <w:rsid w:val="00912B40"/>
    <w:rsid w:val="009244DE"/>
    <w:rsid w:val="00937AC1"/>
    <w:rsid w:val="00963228"/>
    <w:rsid w:val="009903E4"/>
    <w:rsid w:val="009D410B"/>
    <w:rsid w:val="00A15BDF"/>
    <w:rsid w:val="00A52E31"/>
    <w:rsid w:val="00A56A8C"/>
    <w:rsid w:val="00A623BA"/>
    <w:rsid w:val="00A72353"/>
    <w:rsid w:val="00A96ABF"/>
    <w:rsid w:val="00AE2689"/>
    <w:rsid w:val="00AE5B04"/>
    <w:rsid w:val="00B25FD8"/>
    <w:rsid w:val="00B36FD7"/>
    <w:rsid w:val="00B40304"/>
    <w:rsid w:val="00B72CF1"/>
    <w:rsid w:val="00B86A30"/>
    <w:rsid w:val="00B8718E"/>
    <w:rsid w:val="00BB24B0"/>
    <w:rsid w:val="00BB5E35"/>
    <w:rsid w:val="00BC1328"/>
    <w:rsid w:val="00BE1574"/>
    <w:rsid w:val="00BE7214"/>
    <w:rsid w:val="00C14FB0"/>
    <w:rsid w:val="00C2515B"/>
    <w:rsid w:val="00C35C65"/>
    <w:rsid w:val="00C8276E"/>
    <w:rsid w:val="00CA0A2A"/>
    <w:rsid w:val="00CC13BF"/>
    <w:rsid w:val="00CF4C45"/>
    <w:rsid w:val="00D048C1"/>
    <w:rsid w:val="00D054E7"/>
    <w:rsid w:val="00D069DA"/>
    <w:rsid w:val="00D41608"/>
    <w:rsid w:val="00D65279"/>
    <w:rsid w:val="00DD24D3"/>
    <w:rsid w:val="00DF7C33"/>
    <w:rsid w:val="00E045C2"/>
    <w:rsid w:val="00E1388A"/>
    <w:rsid w:val="00E13B39"/>
    <w:rsid w:val="00E52CB0"/>
    <w:rsid w:val="00E95A56"/>
    <w:rsid w:val="00ED41AC"/>
    <w:rsid w:val="00ED5EC5"/>
    <w:rsid w:val="00F170BF"/>
    <w:rsid w:val="00FA2FC2"/>
    <w:rsid w:val="00FD22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0817F4"/>
  <w15:chartTrackingRefBased/>
  <w15:docId w15:val="{6A274A92-B0D3-4644-9AE9-582B884A5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7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90E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37AC1"/>
    <w:rPr>
      <w:sz w:val="16"/>
      <w:szCs w:val="16"/>
    </w:rPr>
  </w:style>
  <w:style w:type="paragraph" w:styleId="CommentText">
    <w:name w:val="annotation text"/>
    <w:basedOn w:val="Normal"/>
    <w:link w:val="CommentTextChar"/>
    <w:uiPriority w:val="99"/>
    <w:unhideWhenUsed/>
    <w:rsid w:val="00937AC1"/>
    <w:pPr>
      <w:spacing w:line="240" w:lineRule="auto"/>
    </w:pPr>
    <w:rPr>
      <w:sz w:val="20"/>
      <w:szCs w:val="20"/>
    </w:rPr>
  </w:style>
  <w:style w:type="character" w:customStyle="1" w:styleId="CommentTextChar">
    <w:name w:val="Comment Text Char"/>
    <w:basedOn w:val="DefaultParagraphFont"/>
    <w:link w:val="CommentText"/>
    <w:uiPriority w:val="99"/>
    <w:rsid w:val="00937AC1"/>
    <w:rPr>
      <w:sz w:val="20"/>
      <w:szCs w:val="20"/>
    </w:rPr>
  </w:style>
  <w:style w:type="paragraph" w:styleId="CommentSubject">
    <w:name w:val="annotation subject"/>
    <w:basedOn w:val="CommentText"/>
    <w:next w:val="CommentText"/>
    <w:link w:val="CommentSubjectChar"/>
    <w:uiPriority w:val="99"/>
    <w:semiHidden/>
    <w:unhideWhenUsed/>
    <w:rsid w:val="00937AC1"/>
    <w:rPr>
      <w:b/>
      <w:bCs/>
    </w:rPr>
  </w:style>
  <w:style w:type="character" w:customStyle="1" w:styleId="CommentSubjectChar">
    <w:name w:val="Comment Subject Char"/>
    <w:basedOn w:val="CommentTextChar"/>
    <w:link w:val="CommentSubject"/>
    <w:uiPriority w:val="99"/>
    <w:semiHidden/>
    <w:rsid w:val="00937AC1"/>
    <w:rPr>
      <w:b/>
      <w:bCs/>
      <w:sz w:val="20"/>
      <w:szCs w:val="20"/>
    </w:rPr>
  </w:style>
  <w:style w:type="paragraph" w:styleId="Header">
    <w:name w:val="header"/>
    <w:basedOn w:val="Normal"/>
    <w:link w:val="HeaderChar"/>
    <w:uiPriority w:val="99"/>
    <w:unhideWhenUsed/>
    <w:rsid w:val="00362F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FC2"/>
  </w:style>
  <w:style w:type="paragraph" w:styleId="Footer">
    <w:name w:val="footer"/>
    <w:basedOn w:val="Normal"/>
    <w:link w:val="FooterChar"/>
    <w:uiPriority w:val="99"/>
    <w:unhideWhenUsed/>
    <w:rsid w:val="00362F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FC2"/>
  </w:style>
  <w:style w:type="paragraph" w:styleId="Revision">
    <w:name w:val="Revision"/>
    <w:hidden/>
    <w:uiPriority w:val="99"/>
    <w:semiHidden/>
    <w:rsid w:val="00594B96"/>
    <w:pPr>
      <w:spacing w:after="0" w:line="240" w:lineRule="auto"/>
    </w:pPr>
  </w:style>
  <w:style w:type="character" w:styleId="Strong">
    <w:name w:val="Strong"/>
    <w:basedOn w:val="DefaultParagraphFont"/>
    <w:uiPriority w:val="22"/>
    <w:qFormat/>
    <w:rsid w:val="00E95A56"/>
    <w:rPr>
      <w:b/>
      <w:bCs/>
    </w:rPr>
  </w:style>
  <w:style w:type="paragraph" w:customStyle="1" w:styleId="EndNoteBibliographyTitle">
    <w:name w:val="EndNote Bibliography Title"/>
    <w:basedOn w:val="Normal"/>
    <w:link w:val="EndNoteBibliographyTitleChar"/>
    <w:rsid w:val="00D4160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1608"/>
    <w:rPr>
      <w:rFonts w:ascii="Calibri" w:hAnsi="Calibri" w:cs="Calibri"/>
      <w:noProof/>
    </w:rPr>
  </w:style>
  <w:style w:type="paragraph" w:customStyle="1" w:styleId="EndNoteBibliography">
    <w:name w:val="EndNote Bibliography"/>
    <w:basedOn w:val="Normal"/>
    <w:link w:val="EndNoteBibliographyChar"/>
    <w:rsid w:val="00D4160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1608"/>
    <w:rPr>
      <w:rFonts w:ascii="Calibri" w:hAnsi="Calibri" w:cs="Calibri"/>
      <w:noProof/>
    </w:rPr>
  </w:style>
  <w:style w:type="character" w:styleId="Hyperlink">
    <w:name w:val="Hyperlink"/>
    <w:basedOn w:val="DefaultParagraphFont"/>
    <w:uiPriority w:val="99"/>
    <w:unhideWhenUsed/>
    <w:rsid w:val="00D41608"/>
    <w:rPr>
      <w:color w:val="0563C1" w:themeColor="hyperlink"/>
      <w:u w:val="single"/>
    </w:rPr>
  </w:style>
  <w:style w:type="character" w:styleId="UnresolvedMention">
    <w:name w:val="Unresolved Mention"/>
    <w:basedOn w:val="DefaultParagraphFont"/>
    <w:uiPriority w:val="99"/>
    <w:semiHidden/>
    <w:unhideWhenUsed/>
    <w:rsid w:val="00D416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73508">
      <w:bodyDiv w:val="1"/>
      <w:marLeft w:val="0"/>
      <w:marRight w:val="0"/>
      <w:marTop w:val="0"/>
      <w:marBottom w:val="0"/>
      <w:divBdr>
        <w:top w:val="none" w:sz="0" w:space="0" w:color="auto"/>
        <w:left w:val="none" w:sz="0" w:space="0" w:color="auto"/>
        <w:bottom w:val="none" w:sz="0" w:space="0" w:color="auto"/>
        <w:right w:val="none" w:sz="0" w:space="0" w:color="auto"/>
      </w:divBdr>
    </w:div>
    <w:div w:id="1302535517">
      <w:bodyDiv w:val="1"/>
      <w:marLeft w:val="0"/>
      <w:marRight w:val="0"/>
      <w:marTop w:val="0"/>
      <w:marBottom w:val="0"/>
      <w:divBdr>
        <w:top w:val="none" w:sz="0" w:space="0" w:color="auto"/>
        <w:left w:val="none" w:sz="0" w:space="0" w:color="auto"/>
        <w:bottom w:val="none" w:sz="0" w:space="0" w:color="auto"/>
        <w:right w:val="none" w:sz="0" w:space="0" w:color="auto"/>
      </w:divBdr>
    </w:div>
    <w:div w:id="1318530769">
      <w:bodyDiv w:val="1"/>
      <w:marLeft w:val="0"/>
      <w:marRight w:val="0"/>
      <w:marTop w:val="0"/>
      <w:marBottom w:val="0"/>
      <w:divBdr>
        <w:top w:val="none" w:sz="0" w:space="0" w:color="auto"/>
        <w:left w:val="none" w:sz="0" w:space="0" w:color="auto"/>
        <w:bottom w:val="none" w:sz="0" w:space="0" w:color="auto"/>
        <w:right w:val="none" w:sz="0" w:space="0" w:color="auto"/>
      </w:divBdr>
      <w:divsChild>
        <w:div w:id="990449409">
          <w:marLeft w:val="0"/>
          <w:marRight w:val="0"/>
          <w:marTop w:val="0"/>
          <w:marBottom w:val="0"/>
          <w:divBdr>
            <w:top w:val="none" w:sz="0" w:space="0" w:color="auto"/>
            <w:left w:val="none" w:sz="0" w:space="0" w:color="auto"/>
            <w:bottom w:val="none" w:sz="0" w:space="0" w:color="auto"/>
            <w:right w:val="none" w:sz="0" w:space="0" w:color="auto"/>
          </w:divBdr>
        </w:div>
        <w:div w:id="1032073889">
          <w:marLeft w:val="0"/>
          <w:marRight w:val="0"/>
          <w:marTop w:val="0"/>
          <w:marBottom w:val="0"/>
          <w:divBdr>
            <w:top w:val="none" w:sz="0" w:space="0" w:color="auto"/>
            <w:left w:val="none" w:sz="0" w:space="0" w:color="auto"/>
            <w:bottom w:val="none" w:sz="0" w:space="0" w:color="auto"/>
            <w:right w:val="none" w:sz="0" w:space="0" w:color="auto"/>
          </w:divBdr>
          <w:divsChild>
            <w:div w:id="40595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78105">
      <w:bodyDiv w:val="1"/>
      <w:marLeft w:val="0"/>
      <w:marRight w:val="0"/>
      <w:marTop w:val="0"/>
      <w:marBottom w:val="0"/>
      <w:divBdr>
        <w:top w:val="none" w:sz="0" w:space="0" w:color="auto"/>
        <w:left w:val="none" w:sz="0" w:space="0" w:color="auto"/>
        <w:bottom w:val="none" w:sz="0" w:space="0" w:color="auto"/>
        <w:right w:val="none" w:sz="0" w:space="0" w:color="auto"/>
      </w:divBdr>
    </w:div>
    <w:div w:id="1963729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12</Pages>
  <Words>3754</Words>
  <Characters>21403</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ulieu, Elizabeth</dc:creator>
  <cp:keywords/>
  <dc:description/>
  <cp:lastModifiedBy>MJ</cp:lastModifiedBy>
  <cp:revision>25</cp:revision>
  <cp:lastPrinted>2023-10-10T02:57:00Z</cp:lastPrinted>
  <dcterms:created xsi:type="dcterms:W3CDTF">2023-09-01T02:49:00Z</dcterms:created>
  <dcterms:modified xsi:type="dcterms:W3CDTF">2023-10-16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81acc0d-dcc4-4dc9-a2c5-be70b05a2fe6_Enabled">
    <vt:lpwstr>true</vt:lpwstr>
  </property>
  <property fmtid="{D5CDD505-2E9C-101B-9397-08002B2CF9AE}" pid="3" name="MSIP_Label_e81acc0d-dcc4-4dc9-a2c5-be70b05a2fe6_SetDate">
    <vt:lpwstr>2023-04-02T19:14:21Z</vt:lpwstr>
  </property>
  <property fmtid="{D5CDD505-2E9C-101B-9397-08002B2CF9AE}" pid="4" name="MSIP_Label_e81acc0d-dcc4-4dc9-a2c5-be70b05a2fe6_Method">
    <vt:lpwstr>Privileged</vt:lpwstr>
  </property>
  <property fmtid="{D5CDD505-2E9C-101B-9397-08002B2CF9AE}" pid="5" name="MSIP_Label_e81acc0d-dcc4-4dc9-a2c5-be70b05a2fe6_Name">
    <vt:lpwstr>e81acc0d-dcc4-4dc9-a2c5-be70b05a2fe6</vt:lpwstr>
  </property>
  <property fmtid="{D5CDD505-2E9C-101B-9397-08002B2CF9AE}" pid="6" name="MSIP_Label_e81acc0d-dcc4-4dc9-a2c5-be70b05a2fe6_SiteId">
    <vt:lpwstr>a00de4ec-48a8-43a6-be74-e31274e2060d</vt:lpwstr>
  </property>
  <property fmtid="{D5CDD505-2E9C-101B-9397-08002B2CF9AE}" pid="7" name="MSIP_Label_e81acc0d-dcc4-4dc9-a2c5-be70b05a2fe6_ActionId">
    <vt:lpwstr>62b24a21-e3aa-4ea1-829f-50d4883ba3f9</vt:lpwstr>
  </property>
  <property fmtid="{D5CDD505-2E9C-101B-9397-08002B2CF9AE}" pid="8" name="MSIP_Label_e81acc0d-dcc4-4dc9-a2c5-be70b05a2fe6_ContentBits">
    <vt:lpwstr>0</vt:lpwstr>
  </property>
  <property fmtid="{D5CDD505-2E9C-101B-9397-08002B2CF9AE}" pid="9" name="MerckAIPLabel">
    <vt:lpwstr>NotClassified</vt:lpwstr>
  </property>
  <property fmtid="{D5CDD505-2E9C-101B-9397-08002B2CF9AE}" pid="10" name="MerckAIPDataExchange">
    <vt:lpwstr>!MRKMIP@NotClassified</vt:lpwstr>
  </property>
  <property fmtid="{D5CDD505-2E9C-101B-9397-08002B2CF9AE}" pid="11" name="GrammarlyDocumentId">
    <vt:lpwstr>055a870ac7debb0c4cd536aaedf5262c4713328b331368368a7b6abb57d08ef7</vt:lpwstr>
  </property>
</Properties>
</file>